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F8563A" w14:textId="2FA31559" w:rsidR="008C75CF" w:rsidRDefault="00F5376D" w:rsidP="0081375C">
      <w:pPr>
        <w:pStyle w:val="Heading1"/>
      </w:pPr>
      <w:bookmarkStart w:id="0" w:name="_Hlk205211920"/>
      <w:r>
        <w:t>A</w:t>
      </w:r>
      <w:r w:rsidR="002B0679" w:rsidRPr="002B0679">
        <w:t xml:space="preserve">n online </w:t>
      </w:r>
      <w:r w:rsidR="00C814E9">
        <w:t xml:space="preserve">singing-based </w:t>
      </w:r>
      <w:r w:rsidR="002B0679" w:rsidRPr="002B0679">
        <w:t xml:space="preserve">breathing and wellbeing programme (ENO Breathe) for people with </w:t>
      </w:r>
      <w:r w:rsidR="002B0679">
        <w:t>long COVID breathlessness</w:t>
      </w:r>
      <w:r w:rsidR="002B0679" w:rsidRPr="002B0679">
        <w:t xml:space="preserve">: </w:t>
      </w:r>
      <w:r w:rsidR="002B0679">
        <w:t xml:space="preserve">results from </w:t>
      </w:r>
      <w:r w:rsidR="005F6E57">
        <w:t xml:space="preserve">1413 </w:t>
      </w:r>
      <w:r w:rsidR="002B0679">
        <w:t xml:space="preserve">participants </w:t>
      </w:r>
    </w:p>
    <w:bookmarkEnd w:id="0"/>
    <w:p w14:paraId="09C58795" w14:textId="62F9F827" w:rsidR="002B0679" w:rsidRDefault="002B0679" w:rsidP="002B0679"/>
    <w:p w14:paraId="01B0BFA0" w14:textId="39EEAC92" w:rsidR="0081375C" w:rsidRDefault="0081375C" w:rsidP="0081375C">
      <w:r>
        <w:t>Authors: Keir EJ Philip</w:t>
      </w:r>
      <w:r w:rsidR="00DE7AC9">
        <w:t>, PhD</w:t>
      </w:r>
      <w:r w:rsidRPr="003E4540">
        <w:rPr>
          <w:vertAlign w:val="superscript"/>
        </w:rPr>
        <w:t>1,2</w:t>
      </w:r>
      <w:r w:rsidR="00DE7AC9">
        <w:rPr>
          <w:rFonts w:ascii="Source Sans Pro" w:hAnsi="Source Sans Pro"/>
          <w:color w:val="2E2E2E"/>
          <w:shd w:val="clear" w:color="auto" w:fill="FFFFFF"/>
        </w:rPr>
        <w:t> ∙</w:t>
      </w:r>
      <w:r>
        <w:t xml:space="preserve"> Harriet Owles</w:t>
      </w:r>
      <w:r w:rsidR="00DE7AC9">
        <w:t>, PhD</w:t>
      </w:r>
      <w:r w:rsidRPr="003E4540">
        <w:rPr>
          <w:vertAlign w:val="superscript"/>
        </w:rPr>
        <w:t>1,</w:t>
      </w:r>
      <w:r>
        <w:rPr>
          <w:vertAlign w:val="superscript"/>
        </w:rPr>
        <w:t>3</w:t>
      </w:r>
      <w:r w:rsidR="00DE7AC9">
        <w:rPr>
          <w:rFonts w:ascii="Source Sans Pro" w:hAnsi="Source Sans Pro"/>
          <w:color w:val="2E2E2E"/>
          <w:shd w:val="clear" w:color="auto" w:fill="FFFFFF"/>
        </w:rPr>
        <w:t> ∙</w:t>
      </w:r>
      <w:r>
        <w:t xml:space="preserve"> </w:t>
      </w:r>
      <w:bookmarkStart w:id="1" w:name="_Hlk98151594"/>
      <w:r>
        <w:t>Stephanie McVey</w:t>
      </w:r>
      <w:bookmarkEnd w:id="1"/>
      <w:r w:rsidR="00DE7AC9">
        <w:t>, BA</w:t>
      </w:r>
      <w:r>
        <w:rPr>
          <w:vertAlign w:val="superscript"/>
        </w:rPr>
        <w:t>4</w:t>
      </w:r>
      <w:r w:rsidR="00DE7AC9">
        <w:t xml:space="preserve"> ∙</w:t>
      </w:r>
      <w:r>
        <w:t xml:space="preserve"> Tanja Pagnuco</w:t>
      </w:r>
      <w:r w:rsidR="00DE7AC9">
        <w:t>, MA</w:t>
      </w:r>
      <w:r>
        <w:rPr>
          <w:vertAlign w:val="superscript"/>
        </w:rPr>
        <w:t>4</w:t>
      </w:r>
      <w:r w:rsidR="00DE7AC9">
        <w:t xml:space="preserve"> ∙</w:t>
      </w:r>
      <w:r>
        <w:t xml:space="preserve"> Katie Bruce</w:t>
      </w:r>
      <w:r>
        <w:rPr>
          <w:vertAlign w:val="superscript"/>
        </w:rPr>
        <w:t>4</w:t>
      </w:r>
      <w:r w:rsidR="00254EED">
        <w:t xml:space="preserve">, MA </w:t>
      </w:r>
      <w:r w:rsidR="00DE7AC9">
        <w:t>∙</w:t>
      </w:r>
      <w:r w:rsidR="00C756E1" w:rsidRPr="00C756E1">
        <w:t xml:space="preserve"> </w:t>
      </w:r>
      <w:r w:rsidR="00C756E1">
        <w:t>Beth Warnock</w:t>
      </w:r>
      <w:r w:rsidR="00C756E1">
        <w:rPr>
          <w:vertAlign w:val="superscript"/>
        </w:rPr>
        <w:t>4</w:t>
      </w:r>
      <w:r w:rsidR="00254EED">
        <w:t xml:space="preserve">, BA </w:t>
      </w:r>
      <w:r w:rsidR="00DE7AC9">
        <w:t>∙</w:t>
      </w:r>
      <w:r w:rsidR="00C756E1">
        <w:t xml:space="preserve"> Anya Chomacki</w:t>
      </w:r>
      <w:r w:rsidR="00C756E1">
        <w:rPr>
          <w:vertAlign w:val="superscript"/>
        </w:rPr>
        <w:t>4</w:t>
      </w:r>
      <w:r w:rsidR="00254EED">
        <w:t xml:space="preserve">, BA </w:t>
      </w:r>
      <w:r w:rsidR="00DE7AC9">
        <w:t>∙</w:t>
      </w:r>
      <w:r w:rsidR="00C756E1">
        <w:t xml:space="preserve"> </w:t>
      </w:r>
      <w:r>
        <w:t>Harry Brunjes</w:t>
      </w:r>
      <w:r w:rsidR="00DE7AC9">
        <w:t>, MBBS</w:t>
      </w:r>
      <w:r>
        <w:rPr>
          <w:vertAlign w:val="superscript"/>
        </w:rPr>
        <w:t>4</w:t>
      </w:r>
      <w:r w:rsidR="00DE7AC9">
        <w:t xml:space="preserve"> ∙</w:t>
      </w:r>
      <w:r>
        <w:t xml:space="preserve"> Jenny Mollica</w:t>
      </w:r>
      <w:r w:rsidR="00DE7AC9">
        <w:t>, MA</w:t>
      </w:r>
      <w:r>
        <w:rPr>
          <w:vertAlign w:val="superscript"/>
        </w:rPr>
        <w:t>4</w:t>
      </w:r>
      <w:r w:rsidR="00DE7AC9">
        <w:t xml:space="preserve"> ∙</w:t>
      </w:r>
      <w:r>
        <w:t xml:space="preserve"> Adam Lound</w:t>
      </w:r>
      <w:r w:rsidR="00DE7AC9">
        <w:t>, MSc</w:t>
      </w:r>
      <w:r>
        <w:rPr>
          <w:vertAlign w:val="superscript"/>
        </w:rPr>
        <w:t>5</w:t>
      </w:r>
      <w:r w:rsidR="00DE7AC9">
        <w:t xml:space="preserve"> ∙</w:t>
      </w:r>
      <w:r>
        <w:t xml:space="preserve"> </w:t>
      </w:r>
      <w:r w:rsidRPr="0077566D">
        <w:t>Suzi Zumpe</w:t>
      </w:r>
      <w:r w:rsidR="00DE7AC9">
        <w:t>, BMus</w:t>
      </w:r>
      <w:r w:rsidR="00EC0BA3">
        <w:rPr>
          <w:vertAlign w:val="superscript"/>
        </w:rPr>
        <w:t>4</w:t>
      </w:r>
      <w:r w:rsidR="00DE7AC9">
        <w:t xml:space="preserve"> ∙</w:t>
      </w:r>
      <w:r>
        <w:t xml:space="preserve"> </w:t>
      </w:r>
      <w:r>
        <w:rPr>
          <w:lang w:val="en-US"/>
        </w:rPr>
        <w:t>Amiad M Abrahams</w:t>
      </w:r>
      <w:r w:rsidR="00DE7AC9">
        <w:rPr>
          <w:lang w:val="en-US"/>
        </w:rPr>
        <w:t>, MA</w:t>
      </w:r>
      <w:r>
        <w:rPr>
          <w:vertAlign w:val="superscript"/>
        </w:rPr>
        <w:t>6</w:t>
      </w:r>
      <w:r w:rsidR="00DE7AC9">
        <w:rPr>
          <w:lang w:val="en-US"/>
        </w:rPr>
        <w:t xml:space="preserve"> ∙</w:t>
      </w:r>
      <w:r>
        <w:rPr>
          <w:lang w:val="en-US"/>
        </w:rPr>
        <w:t xml:space="preserve"> </w:t>
      </w:r>
      <w:bookmarkStart w:id="2" w:name="_Hlk98157557"/>
      <w:r>
        <w:rPr>
          <w:lang w:val="en-US"/>
        </w:rPr>
        <w:t>Vijay Padmanaban</w:t>
      </w:r>
      <w:bookmarkEnd w:id="2"/>
      <w:r w:rsidR="00DE7AC9">
        <w:rPr>
          <w:lang w:val="en-US"/>
        </w:rPr>
        <w:t>, MPT</w:t>
      </w:r>
      <w:r>
        <w:rPr>
          <w:vertAlign w:val="superscript"/>
        </w:rPr>
        <w:t>3</w:t>
      </w:r>
      <w:r w:rsidR="00DE7AC9">
        <w:rPr>
          <w:lang w:val="en-US"/>
        </w:rPr>
        <w:t xml:space="preserve"> ∙</w:t>
      </w:r>
      <w:r>
        <w:rPr>
          <w:lang w:val="en-US"/>
        </w:rPr>
        <w:t xml:space="preserve"> </w:t>
      </w:r>
      <w:bookmarkStart w:id="3" w:name="_Hlk98151749"/>
      <w:r>
        <w:rPr>
          <w:lang w:val="en-US"/>
        </w:rPr>
        <w:t>Thomas H Hardy</w:t>
      </w:r>
      <w:bookmarkEnd w:id="3"/>
      <w:r w:rsidR="00DE7AC9">
        <w:rPr>
          <w:lang w:val="en-US"/>
        </w:rPr>
        <w:t>, BMus</w:t>
      </w:r>
      <w:r>
        <w:rPr>
          <w:vertAlign w:val="superscript"/>
        </w:rPr>
        <w:t>4</w:t>
      </w:r>
      <w:r w:rsidR="00DE7AC9">
        <w:rPr>
          <w:lang w:val="en-US"/>
        </w:rPr>
        <w:t xml:space="preserve"> ∙</w:t>
      </w:r>
      <w:r>
        <w:t xml:space="preserve"> Adam Lewis</w:t>
      </w:r>
      <w:r w:rsidR="00DE7AC9">
        <w:t>, PhD</w:t>
      </w:r>
      <w:r>
        <w:rPr>
          <w:vertAlign w:val="superscript"/>
        </w:rPr>
        <w:t>7</w:t>
      </w:r>
      <w:r w:rsidR="00DE7AC9">
        <w:t xml:space="preserve"> ∙</w:t>
      </w:r>
      <w:r>
        <w:t xml:space="preserve"> </w:t>
      </w:r>
      <w:bookmarkStart w:id="4" w:name="_Hlk98157746"/>
      <w:r>
        <w:t>Prof Ajit Lalvani</w:t>
      </w:r>
      <w:r w:rsidR="00DE7AC9">
        <w:t xml:space="preserve">, </w:t>
      </w:r>
      <w:r w:rsidR="007A6C54">
        <w:t>DM</w:t>
      </w:r>
      <w:r w:rsidRPr="003E4540">
        <w:rPr>
          <w:vertAlign w:val="superscript"/>
        </w:rPr>
        <w:t>1,</w:t>
      </w:r>
      <w:r w:rsidR="007A6C54">
        <w:rPr>
          <w:vertAlign w:val="superscript"/>
        </w:rPr>
        <w:t>8</w:t>
      </w:r>
      <w:r w:rsidR="00DE7AC9">
        <w:t xml:space="preserve"> ∙</w:t>
      </w:r>
      <w:r>
        <w:t xml:space="preserve"> Sarah </w:t>
      </w:r>
      <w:r w:rsidR="00471DE5">
        <w:t xml:space="preserve">L </w:t>
      </w:r>
      <w:r>
        <w:t>Elkin</w:t>
      </w:r>
      <w:bookmarkEnd w:id="4"/>
      <w:r w:rsidR="00DE7AC9">
        <w:t>, MD</w:t>
      </w:r>
      <w:r w:rsidRPr="003E4540">
        <w:rPr>
          <w:vertAlign w:val="superscript"/>
        </w:rPr>
        <w:t>1,</w:t>
      </w:r>
      <w:r>
        <w:rPr>
          <w:vertAlign w:val="superscript"/>
        </w:rPr>
        <w:t>3</w:t>
      </w:r>
      <w:r w:rsidR="00DE7AC9">
        <w:t xml:space="preserve"> ∙</w:t>
      </w:r>
      <w:r>
        <w:t xml:space="preserve"> Prof Nicholas S Hopkinson</w:t>
      </w:r>
      <w:r w:rsidR="00DE7AC9">
        <w:t>, PhD</w:t>
      </w:r>
      <w:r w:rsidRPr="003E4540">
        <w:rPr>
          <w:vertAlign w:val="superscript"/>
        </w:rPr>
        <w:t>1,2</w:t>
      </w:r>
    </w:p>
    <w:p w14:paraId="4F5D99DD" w14:textId="77777777" w:rsidR="0081375C" w:rsidRDefault="0081375C" w:rsidP="0081375C">
      <w:r>
        <w:t>Affiliations</w:t>
      </w:r>
    </w:p>
    <w:p w14:paraId="54E49990" w14:textId="77777777" w:rsidR="0081375C" w:rsidRDefault="0081375C" w:rsidP="0081375C">
      <w:pPr>
        <w:pStyle w:val="ListParagraph"/>
        <w:numPr>
          <w:ilvl w:val="0"/>
          <w:numId w:val="1"/>
        </w:numPr>
        <w:jc w:val="both"/>
      </w:pPr>
      <w:r>
        <w:t>National Heart and Lung Institute, Imperial College London</w:t>
      </w:r>
    </w:p>
    <w:p w14:paraId="60E400D4" w14:textId="77777777" w:rsidR="0081375C" w:rsidRDefault="0081375C" w:rsidP="0081375C">
      <w:pPr>
        <w:pStyle w:val="ListParagraph"/>
        <w:numPr>
          <w:ilvl w:val="0"/>
          <w:numId w:val="1"/>
        </w:numPr>
        <w:rPr>
          <w:rFonts w:ascii="Calibri" w:hAnsi="Calibri" w:cs="Calibri"/>
        </w:rPr>
      </w:pPr>
      <w:r w:rsidRPr="003E4540">
        <w:rPr>
          <w:rFonts w:ascii="Calibri" w:hAnsi="Calibri" w:cs="Calibri"/>
        </w:rPr>
        <w:t>NIHR Imperial Biomedical Research Centre</w:t>
      </w:r>
      <w:r>
        <w:rPr>
          <w:rFonts w:ascii="Calibri" w:hAnsi="Calibri" w:cs="Calibri"/>
        </w:rPr>
        <w:t>, Imperial College London</w:t>
      </w:r>
    </w:p>
    <w:p w14:paraId="2600A4DA" w14:textId="77777777" w:rsidR="0081375C" w:rsidRDefault="0081375C" w:rsidP="0081375C">
      <w:pPr>
        <w:pStyle w:val="ListParagraph"/>
        <w:numPr>
          <w:ilvl w:val="0"/>
          <w:numId w:val="1"/>
        </w:numPr>
        <w:rPr>
          <w:rFonts w:ascii="Calibri" w:hAnsi="Calibri" w:cs="Calibri"/>
        </w:rPr>
      </w:pPr>
      <w:r>
        <w:rPr>
          <w:rFonts w:ascii="Calibri" w:hAnsi="Calibri" w:cs="Calibri"/>
        </w:rPr>
        <w:t>Respiratory Medicine, Imperial College Healthcare NHS Trust</w:t>
      </w:r>
    </w:p>
    <w:p w14:paraId="01C0FEE3" w14:textId="532EC011" w:rsidR="0081375C" w:rsidRDefault="0081375C" w:rsidP="0081375C">
      <w:pPr>
        <w:pStyle w:val="ListParagraph"/>
        <w:numPr>
          <w:ilvl w:val="0"/>
          <w:numId w:val="1"/>
        </w:numPr>
        <w:rPr>
          <w:rFonts w:ascii="Calibri" w:hAnsi="Calibri" w:cs="Calibri"/>
        </w:rPr>
      </w:pPr>
      <w:r>
        <w:rPr>
          <w:rFonts w:ascii="Calibri" w:hAnsi="Calibri" w:cs="Calibri"/>
        </w:rPr>
        <w:t>Learning and Participation</w:t>
      </w:r>
      <w:r w:rsidR="001C06C8">
        <w:rPr>
          <w:rFonts w:ascii="Calibri" w:hAnsi="Calibri" w:cs="Calibri"/>
        </w:rPr>
        <w:t xml:space="preserve"> (Engage)</w:t>
      </w:r>
      <w:r>
        <w:rPr>
          <w:rFonts w:ascii="Calibri" w:hAnsi="Calibri" w:cs="Calibri"/>
        </w:rPr>
        <w:t>, English National Opera</w:t>
      </w:r>
    </w:p>
    <w:p w14:paraId="63FF0D13" w14:textId="77777777" w:rsidR="0081375C" w:rsidRPr="00261554" w:rsidRDefault="0081375C" w:rsidP="0081375C">
      <w:pPr>
        <w:pStyle w:val="ListParagraph"/>
        <w:numPr>
          <w:ilvl w:val="0"/>
          <w:numId w:val="1"/>
        </w:numPr>
        <w:rPr>
          <w:rFonts w:ascii="Calibri" w:hAnsi="Calibri" w:cs="Calibri"/>
        </w:rPr>
      </w:pPr>
      <w:r>
        <w:t xml:space="preserve">Patient Experience Research Centre, Imperial College London </w:t>
      </w:r>
    </w:p>
    <w:p w14:paraId="4AA57E1A" w14:textId="77777777" w:rsidR="0081375C" w:rsidRPr="00E30108" w:rsidRDefault="0081375C" w:rsidP="0081375C">
      <w:pPr>
        <w:pStyle w:val="ListParagraph"/>
        <w:numPr>
          <w:ilvl w:val="0"/>
          <w:numId w:val="1"/>
        </w:numPr>
        <w:rPr>
          <w:rFonts w:ascii="Calibri" w:hAnsi="Calibri" w:cs="Calibri"/>
        </w:rPr>
      </w:pPr>
      <w:r>
        <w:rPr>
          <w:rFonts w:ascii="Calibri" w:hAnsi="Calibri" w:cs="Calibri"/>
        </w:rPr>
        <w:t>Clinical Health Psychology, Imperial College Healthcare NHS Trust</w:t>
      </w:r>
    </w:p>
    <w:p w14:paraId="49E38103" w14:textId="7072E20A" w:rsidR="0081375C" w:rsidRDefault="00CF6B95" w:rsidP="0081375C">
      <w:pPr>
        <w:pStyle w:val="ListParagraph"/>
        <w:numPr>
          <w:ilvl w:val="0"/>
          <w:numId w:val="1"/>
        </w:numPr>
        <w:rPr>
          <w:rFonts w:ascii="Calibri" w:hAnsi="Calibri" w:cs="Calibri"/>
        </w:rPr>
      </w:pPr>
      <w:r>
        <w:rPr>
          <w:rFonts w:ascii="Calibri" w:hAnsi="Calibri" w:cs="Calibri"/>
        </w:rPr>
        <w:t>School</w:t>
      </w:r>
      <w:r w:rsidR="0081375C">
        <w:rPr>
          <w:rFonts w:ascii="Calibri" w:hAnsi="Calibri" w:cs="Calibri"/>
        </w:rPr>
        <w:t xml:space="preserve"> of Health Sciences, </w:t>
      </w:r>
      <w:r>
        <w:rPr>
          <w:rFonts w:ascii="Calibri" w:hAnsi="Calibri" w:cs="Calibri"/>
        </w:rPr>
        <w:t xml:space="preserve">University of </w:t>
      </w:r>
      <w:r w:rsidR="00E6237B">
        <w:rPr>
          <w:rFonts w:ascii="Calibri" w:hAnsi="Calibri" w:cs="Calibri"/>
        </w:rPr>
        <w:t>Southampton</w:t>
      </w:r>
    </w:p>
    <w:p w14:paraId="0256987E" w14:textId="326AC88D" w:rsidR="007A6C54" w:rsidRDefault="007A6C54" w:rsidP="0081375C">
      <w:pPr>
        <w:pStyle w:val="ListParagraph"/>
        <w:numPr>
          <w:ilvl w:val="0"/>
          <w:numId w:val="1"/>
        </w:numPr>
        <w:rPr>
          <w:rFonts w:ascii="Calibri" w:hAnsi="Calibri" w:cs="Calibri"/>
        </w:rPr>
      </w:pPr>
      <w:r w:rsidRPr="007A6C54">
        <w:rPr>
          <w:rFonts w:ascii="Calibri" w:hAnsi="Calibri" w:cs="Calibri"/>
        </w:rPr>
        <w:t>8) NIHR Health Protection Research Unit in Respiratory Infections, Imperial College London, London, UK</w:t>
      </w:r>
    </w:p>
    <w:p w14:paraId="1CF5B465" w14:textId="597297F8" w:rsidR="003539F0" w:rsidRDefault="003539F0" w:rsidP="003539F0">
      <w:pPr>
        <w:rPr>
          <w:rFonts w:ascii="Calibri" w:hAnsi="Calibri" w:cs="Calibri"/>
        </w:rPr>
      </w:pPr>
    </w:p>
    <w:p w14:paraId="097F5EB9" w14:textId="77777777" w:rsidR="003539F0" w:rsidRDefault="003539F0" w:rsidP="003539F0">
      <w:pPr>
        <w:rPr>
          <w:rFonts w:ascii="Calibri" w:hAnsi="Calibri" w:cs="Calibri"/>
        </w:rPr>
      </w:pPr>
    </w:p>
    <w:p w14:paraId="4E19E3C4" w14:textId="191659CA" w:rsidR="003539F0" w:rsidRDefault="003539F0" w:rsidP="003539F0">
      <w:pPr>
        <w:rPr>
          <w:rFonts w:ascii="Calibri" w:hAnsi="Calibri" w:cs="Calibri"/>
        </w:rPr>
      </w:pPr>
      <w:r>
        <w:rPr>
          <w:rFonts w:ascii="Calibri" w:hAnsi="Calibri" w:cs="Calibri"/>
        </w:rPr>
        <w:t xml:space="preserve">Corresponding Author: Dr Keir Philip </w:t>
      </w:r>
      <w:hyperlink r:id="rId8" w:history="1">
        <w:r w:rsidRPr="0061665C">
          <w:rPr>
            <w:rStyle w:val="Hyperlink"/>
            <w:rFonts w:ascii="Calibri" w:hAnsi="Calibri" w:cs="Calibri"/>
          </w:rPr>
          <w:t>k.philip@imperial.ac.uk</w:t>
        </w:r>
      </w:hyperlink>
      <w:r>
        <w:rPr>
          <w:rFonts w:ascii="Calibri" w:hAnsi="Calibri" w:cs="Calibri"/>
        </w:rPr>
        <w:t xml:space="preserve"> </w:t>
      </w:r>
    </w:p>
    <w:p w14:paraId="0EF8D026" w14:textId="487AA545" w:rsidR="003539F0" w:rsidRPr="003539F0" w:rsidRDefault="003539F0" w:rsidP="003539F0">
      <w:pPr>
        <w:rPr>
          <w:rFonts w:ascii="Calibri" w:hAnsi="Calibri" w:cs="Calibri"/>
        </w:rPr>
      </w:pPr>
      <w:r>
        <w:rPr>
          <w:rFonts w:ascii="Calibri" w:hAnsi="Calibri" w:cs="Calibri"/>
        </w:rPr>
        <w:t xml:space="preserve">Word count: </w:t>
      </w:r>
      <w:r w:rsidR="00EB0617">
        <w:rPr>
          <w:rFonts w:ascii="Calibri" w:hAnsi="Calibri" w:cs="Calibri"/>
        </w:rPr>
        <w:t>3496</w:t>
      </w:r>
    </w:p>
    <w:p w14:paraId="10EBD613" w14:textId="77777777" w:rsidR="003539F0" w:rsidRDefault="003539F0">
      <w:pPr>
        <w:rPr>
          <w:b/>
          <w:bCs/>
        </w:rPr>
      </w:pPr>
      <w:r>
        <w:rPr>
          <w:b/>
          <w:bCs/>
        </w:rPr>
        <w:br w:type="page"/>
      </w:r>
    </w:p>
    <w:p w14:paraId="786A8BFF" w14:textId="726FA083" w:rsidR="006A5F44" w:rsidRPr="0081375C" w:rsidRDefault="006A5F44" w:rsidP="006A5F44">
      <w:pPr>
        <w:rPr>
          <w:b/>
          <w:bCs/>
        </w:rPr>
      </w:pPr>
      <w:r w:rsidRPr="00DD5100">
        <w:rPr>
          <w:b/>
          <w:bCs/>
        </w:rPr>
        <w:lastRenderedPageBreak/>
        <w:t>Abstract (</w:t>
      </w:r>
      <w:r w:rsidR="00325AA4">
        <w:rPr>
          <w:b/>
          <w:bCs/>
        </w:rPr>
        <w:t xml:space="preserve">271 </w:t>
      </w:r>
      <w:bookmarkStart w:id="5" w:name="_GoBack"/>
      <w:bookmarkEnd w:id="5"/>
      <w:r w:rsidRPr="00DD5100">
        <w:rPr>
          <w:b/>
          <w:bCs/>
        </w:rPr>
        <w:t>words)</w:t>
      </w:r>
    </w:p>
    <w:p w14:paraId="125632B1" w14:textId="77777777" w:rsidR="006A5F44" w:rsidRPr="0081375C" w:rsidRDefault="006A5F44" w:rsidP="006A5F44">
      <w:pPr>
        <w:rPr>
          <w:b/>
          <w:bCs/>
        </w:rPr>
      </w:pPr>
      <w:r w:rsidRPr="0081375C">
        <w:rPr>
          <w:b/>
          <w:bCs/>
        </w:rPr>
        <w:t>Background</w:t>
      </w:r>
    </w:p>
    <w:p w14:paraId="0FE37C48" w14:textId="5C7070FA" w:rsidR="006A5F44" w:rsidRDefault="006A5F44" w:rsidP="006A5F44">
      <w:r>
        <w:t>Long COVID breathlessness is</w:t>
      </w:r>
      <w:r w:rsidR="00F1104A">
        <w:t xml:space="preserve"> a</w:t>
      </w:r>
      <w:r>
        <w:t xml:space="preserve"> common, complex and frequently debilitating</w:t>
      </w:r>
      <w:r w:rsidR="00F1104A">
        <w:t xml:space="preserve"> problem, for which</w:t>
      </w:r>
      <w:r>
        <w:t xml:space="preserve"> limited evidence-based interventions</w:t>
      </w:r>
      <w:r w:rsidR="00B55F63">
        <w:t xml:space="preserve"> </w:t>
      </w:r>
      <w:r w:rsidR="00F53420">
        <w:t>exist</w:t>
      </w:r>
      <w:r>
        <w:t>. A previous randomised controlled trial found that participation in a</w:t>
      </w:r>
      <w:r w:rsidR="00D934B8">
        <w:t>n online</w:t>
      </w:r>
      <w:r>
        <w:t xml:space="preserve"> six-week breathing and wellbeing programme (ENO Breathe)</w:t>
      </w:r>
      <w:r w:rsidR="001B4189">
        <w:t>,</w:t>
      </w:r>
      <w:r>
        <w:t xml:space="preserve"> us</w:t>
      </w:r>
      <w:r w:rsidR="001B4189">
        <w:t>ing</w:t>
      </w:r>
      <w:r>
        <w:t xml:space="preserve"> singing techniques, was associated with improvements in health-related quality of life (HRQoL) and breathlessness. </w:t>
      </w:r>
      <w:r w:rsidR="00F53420">
        <w:t xml:space="preserve">This study aimed to assess this intervention’s </w:t>
      </w:r>
      <w:r>
        <w:t>impact outside a trial setting.</w:t>
      </w:r>
    </w:p>
    <w:p w14:paraId="252390AD" w14:textId="77777777" w:rsidR="006A5F44" w:rsidRPr="0081375C" w:rsidRDefault="006A5F44" w:rsidP="006A5F44">
      <w:pPr>
        <w:rPr>
          <w:b/>
          <w:bCs/>
        </w:rPr>
      </w:pPr>
      <w:r w:rsidRPr="0081375C">
        <w:rPr>
          <w:b/>
          <w:bCs/>
        </w:rPr>
        <w:t>Methods</w:t>
      </w:r>
    </w:p>
    <w:p w14:paraId="6072115D" w14:textId="6746F07E" w:rsidR="006A5F44" w:rsidRDefault="006A5F44" w:rsidP="006A5F44">
      <w:r>
        <w:t>We compared baseline and post-intervention data to assess the impact of the programme on HRQoL (RAND SF-36) Mental and Physical Health Composite (MHC, PHC) scores</w:t>
      </w:r>
      <w:r w:rsidR="004E4699">
        <w:t xml:space="preserve"> (primary outcome)</w:t>
      </w:r>
      <w:r>
        <w:t xml:space="preserve">, breathlessness (Dyspnoea-12, Visual Analogue Score (VAS) for breathlessness at rest, walking, stairs, running), anxiety (GAD-7), and respiratory symptoms (CAT). </w:t>
      </w:r>
    </w:p>
    <w:p w14:paraId="131118CB" w14:textId="462E2A43" w:rsidR="006A5F44" w:rsidRPr="0081375C" w:rsidRDefault="001B4189" w:rsidP="006A5F44">
      <w:pPr>
        <w:rPr>
          <w:b/>
          <w:bCs/>
        </w:rPr>
      </w:pPr>
      <w:r>
        <w:rPr>
          <w:b/>
          <w:bCs/>
        </w:rPr>
        <w:t>Findings</w:t>
      </w:r>
    </w:p>
    <w:p w14:paraId="11F0EED4" w14:textId="38ACC404" w:rsidR="006A5F44" w:rsidRDefault="006A5F44" w:rsidP="006A5F44">
      <w:r>
        <w:t>14</w:t>
      </w:r>
      <w:r w:rsidR="00BE630A">
        <w:t>13</w:t>
      </w:r>
      <w:r>
        <w:t xml:space="preserve"> people started the programme, mean(SD) age 49(11.9)y</w:t>
      </w:r>
      <w:r w:rsidR="00DD64CD">
        <w:t>ea</w:t>
      </w:r>
      <w:r>
        <w:t>rs, BMI 28</w:t>
      </w:r>
      <w:r w:rsidR="00D70509">
        <w:t>(7.2)</w:t>
      </w:r>
      <w:r w:rsidR="00325AA4">
        <w:t>kg/m</w:t>
      </w:r>
      <w:r w:rsidR="00325AA4" w:rsidRPr="00553468">
        <w:rPr>
          <w:vertAlign w:val="superscript"/>
        </w:rPr>
        <w:t>2</w:t>
      </w:r>
      <w:r w:rsidR="00D70509">
        <w:t xml:space="preserve">, </w:t>
      </w:r>
      <w:r w:rsidR="000E49EA">
        <w:t>1150(</w:t>
      </w:r>
      <w:r>
        <w:t>80%</w:t>
      </w:r>
      <w:r w:rsidR="000E49EA">
        <w:t>)</w:t>
      </w:r>
      <w:r>
        <w:t xml:space="preserve"> female, </w:t>
      </w:r>
      <w:r w:rsidR="000E49EA">
        <w:t>11</w:t>
      </w:r>
      <w:r w:rsidR="00BE630A">
        <w:t>6</w:t>
      </w:r>
      <w:r w:rsidR="000E49EA">
        <w:t>5(</w:t>
      </w:r>
      <w:r>
        <w:t>8</w:t>
      </w:r>
      <w:r w:rsidR="00BE630A">
        <w:t>2</w:t>
      </w:r>
      <w:r>
        <w:t>%</w:t>
      </w:r>
      <w:r w:rsidR="000E49EA">
        <w:t>)</w:t>
      </w:r>
      <w:r>
        <w:t xml:space="preserve"> white ethnicity, symptom duration </w:t>
      </w:r>
      <w:r w:rsidR="00BE630A">
        <w:t>415</w:t>
      </w:r>
      <w:r w:rsidR="00325AA4">
        <w:t xml:space="preserve"> </w:t>
      </w:r>
      <w:r w:rsidR="00BE630A">
        <w:t>[IQR 246-601]</w:t>
      </w:r>
      <w:r>
        <w:t xml:space="preserve"> days, </w:t>
      </w:r>
      <w:r w:rsidR="00B55F63">
        <w:t xml:space="preserve">following </w:t>
      </w:r>
      <w:r>
        <w:t>assessment in 51</w:t>
      </w:r>
      <w:r w:rsidR="00B55F63">
        <w:t xml:space="preserve"> </w:t>
      </w:r>
      <w:r>
        <w:t>UK</w:t>
      </w:r>
      <w:r w:rsidR="009F6B7F">
        <w:t>-</w:t>
      </w:r>
      <w:r>
        <w:t>based</w:t>
      </w:r>
      <w:r w:rsidR="00B55F63">
        <w:t xml:space="preserve"> NHS</w:t>
      </w:r>
      <w:r>
        <w:t xml:space="preserve"> long</w:t>
      </w:r>
      <w:r w:rsidR="00460766">
        <w:t xml:space="preserve"> </w:t>
      </w:r>
      <w:r>
        <w:t>COVID clinics. 1</w:t>
      </w:r>
      <w:r w:rsidR="00BE630A">
        <w:t>188</w:t>
      </w:r>
      <w:r>
        <w:t xml:space="preserve"> participants provided follow-up data. Completing ENO</w:t>
      </w:r>
      <w:r w:rsidR="00325AA4">
        <w:t xml:space="preserve"> </w:t>
      </w:r>
      <w:r>
        <w:t>Breathe was associated with improvements (</w:t>
      </w:r>
      <w:r w:rsidR="001A6FDB">
        <w:t xml:space="preserve">median difference [IQR], or </w:t>
      </w:r>
      <w:r>
        <w:t xml:space="preserve">mean difference </w:t>
      </w:r>
      <w:r w:rsidR="001A6FDB">
        <w:t>(</w:t>
      </w:r>
      <w:r>
        <w:t>95% CI</w:t>
      </w:r>
      <w:r w:rsidR="001A6FDB">
        <w:t>)</w:t>
      </w:r>
      <w:r>
        <w:t xml:space="preserve">) in RAND-36 MHC </w:t>
      </w:r>
      <w:r w:rsidR="001A6FDB">
        <w:t>2.9</w:t>
      </w:r>
      <w:r w:rsidR="00381136">
        <w:t>8</w:t>
      </w:r>
      <w:r w:rsidR="00325AA4">
        <w:t xml:space="preserve"> </w:t>
      </w:r>
      <w:r w:rsidR="001A6FDB">
        <w:t>[-1.53 to 8.42]</w:t>
      </w:r>
      <w:r>
        <w:t xml:space="preserve">, PHC </w:t>
      </w:r>
      <w:r w:rsidR="001A6FDB">
        <w:t>1.69</w:t>
      </w:r>
      <w:r w:rsidR="00325AA4">
        <w:t xml:space="preserve"> </w:t>
      </w:r>
      <w:r w:rsidR="001A6FDB">
        <w:t>[-1.3</w:t>
      </w:r>
      <w:r w:rsidR="00381136">
        <w:t>2</w:t>
      </w:r>
      <w:r w:rsidR="001A6FDB">
        <w:t xml:space="preserve"> to 5.0</w:t>
      </w:r>
      <w:r w:rsidR="00381136">
        <w:t>1</w:t>
      </w:r>
      <w:r w:rsidR="001A6FDB">
        <w:t>]</w:t>
      </w:r>
      <w:r>
        <w:t xml:space="preserve">, Dyspnoea-12 </w:t>
      </w:r>
      <w:r w:rsidR="001A6FDB" w:rsidRPr="004037C1">
        <w:t>-4</w:t>
      </w:r>
      <w:r w:rsidR="001A6FDB">
        <w:t>.29</w:t>
      </w:r>
      <w:r w:rsidR="00325AA4">
        <w:t xml:space="preserve"> </w:t>
      </w:r>
      <w:r w:rsidR="001A6FDB">
        <w:t>(</w:t>
      </w:r>
      <w:r w:rsidR="001A6FDB" w:rsidRPr="004037C1">
        <w:t>-4</w:t>
      </w:r>
      <w:r w:rsidR="001A6FDB">
        <w:t>.</w:t>
      </w:r>
      <w:r w:rsidR="001A6FDB" w:rsidRPr="004037C1">
        <w:t>6</w:t>
      </w:r>
      <w:r w:rsidR="001A6FDB">
        <w:t>4</w:t>
      </w:r>
      <w:r w:rsidR="001A6FDB" w:rsidRPr="004037C1">
        <w:t xml:space="preserve"> to -3</w:t>
      </w:r>
      <w:r w:rsidR="001A6FDB">
        <w:t>.</w:t>
      </w:r>
      <w:r w:rsidR="001A6FDB" w:rsidRPr="004037C1">
        <w:t>9</w:t>
      </w:r>
      <w:r w:rsidR="001A6FDB">
        <w:t>4)</w:t>
      </w:r>
      <w:r>
        <w:t xml:space="preserve">, VAS breathlessness walking </w:t>
      </w:r>
      <w:r w:rsidR="001A6FDB" w:rsidRPr="0031051F">
        <w:t>-5</w:t>
      </w:r>
      <w:r w:rsidR="00325AA4">
        <w:t xml:space="preserve"> </w:t>
      </w:r>
      <w:r w:rsidR="001A6FDB">
        <w:t xml:space="preserve">[-18 to 6]; stairs </w:t>
      </w:r>
      <w:r w:rsidR="001A6FDB" w:rsidRPr="0031051F">
        <w:t>-10</w:t>
      </w:r>
      <w:r w:rsidR="001A6FDB">
        <w:t xml:space="preserve"> [-25 to 3]; and running </w:t>
      </w:r>
      <w:r w:rsidR="001A6FDB" w:rsidRPr="0031051F">
        <w:t>-</w:t>
      </w:r>
      <w:r w:rsidR="001A6FDB">
        <w:t>3</w:t>
      </w:r>
      <w:r w:rsidR="00325AA4">
        <w:t xml:space="preserve"> </w:t>
      </w:r>
      <w:r w:rsidR="001A6FDB">
        <w:t>[-19 to 0]</w:t>
      </w:r>
      <w:r>
        <w:t xml:space="preserve">, GAD-7 </w:t>
      </w:r>
      <w:r w:rsidR="001A6FDB" w:rsidRPr="004037C1">
        <w:t>-1</w:t>
      </w:r>
      <w:r w:rsidR="00325AA4">
        <w:t xml:space="preserve"> </w:t>
      </w:r>
      <w:r w:rsidR="001A6FDB">
        <w:t>[-4 to 1])</w:t>
      </w:r>
      <w:r>
        <w:t xml:space="preserve">, CAT </w:t>
      </w:r>
      <w:r w:rsidR="001A6FDB" w:rsidRPr="004037C1">
        <w:t>-2.5</w:t>
      </w:r>
      <w:r w:rsidR="001A6FDB">
        <w:t>0 (</w:t>
      </w:r>
      <w:r w:rsidR="001A6FDB" w:rsidRPr="004037C1">
        <w:t>-2.8</w:t>
      </w:r>
      <w:r w:rsidR="001A6FDB">
        <w:t>1</w:t>
      </w:r>
      <w:r w:rsidR="001A6FDB" w:rsidRPr="004037C1">
        <w:t xml:space="preserve"> to -2.</w:t>
      </w:r>
      <w:r w:rsidR="001A6FDB">
        <w:t>19)</w:t>
      </w:r>
      <w:r>
        <w:t>)</w:t>
      </w:r>
      <w:r w:rsidRPr="005939C2">
        <w:t>, all p&lt;0.0</w:t>
      </w:r>
      <w:r w:rsidR="0061015F">
        <w:t>0</w:t>
      </w:r>
      <w:r w:rsidRPr="005939C2">
        <w:t>01</w:t>
      </w:r>
      <w:r>
        <w:t xml:space="preserve">. VAS breathlessness </w:t>
      </w:r>
      <w:r w:rsidR="00BA68F8">
        <w:t>was un</w:t>
      </w:r>
      <w:r>
        <w:t xml:space="preserve">changed </w:t>
      </w:r>
      <w:r w:rsidR="001A6FDB">
        <w:t xml:space="preserve">0 [-10 to 13]; </w:t>
      </w:r>
      <w:r w:rsidR="001A6FDB" w:rsidRPr="00AB1469">
        <w:t>p=0.2</w:t>
      </w:r>
      <w:r w:rsidR="001A6FDB">
        <w:t>4)</w:t>
      </w:r>
      <w:r>
        <w:t>). Response</w:t>
      </w:r>
      <w:r w:rsidR="00BA68F8">
        <w:t xml:space="preserve"> to the ENO Breathe intervention</w:t>
      </w:r>
      <w:r>
        <w:t xml:space="preserve"> did not differ by age, gender, ethnicity or pre-existing asthma.</w:t>
      </w:r>
      <w:r w:rsidR="00EC044F">
        <w:t xml:space="preserve"> There were no reported significant adverse events</w:t>
      </w:r>
      <w:r w:rsidR="00D70509">
        <w:t>.</w:t>
      </w:r>
    </w:p>
    <w:p w14:paraId="6306EEA4" w14:textId="106D147D" w:rsidR="006A5F44" w:rsidRPr="0081375C" w:rsidRDefault="001B4189" w:rsidP="006A5F44">
      <w:pPr>
        <w:rPr>
          <w:b/>
          <w:bCs/>
        </w:rPr>
      </w:pPr>
      <w:r>
        <w:rPr>
          <w:b/>
          <w:bCs/>
        </w:rPr>
        <w:t>Interpretation</w:t>
      </w:r>
    </w:p>
    <w:p w14:paraId="1BFDE930" w14:textId="55AEA4A4" w:rsidR="006A5F44" w:rsidRDefault="006A5F44" w:rsidP="006A5F44">
      <w:r>
        <w:t xml:space="preserve">The ENO-Breathe programme can improve health-related quality of life, breathlessness, anxiety and respiratory symptoms in people with long COVID and breathlessness. </w:t>
      </w:r>
    </w:p>
    <w:p w14:paraId="7586CC7F" w14:textId="11125206" w:rsidR="001A37D9" w:rsidRPr="001B4189" w:rsidRDefault="001B4189" w:rsidP="002B0679">
      <w:pPr>
        <w:rPr>
          <w:b/>
          <w:bCs/>
        </w:rPr>
      </w:pPr>
      <w:r w:rsidRPr="001B4189">
        <w:rPr>
          <w:b/>
          <w:bCs/>
        </w:rPr>
        <w:t>Funding</w:t>
      </w:r>
      <w:r>
        <w:rPr>
          <w:b/>
          <w:bCs/>
        </w:rPr>
        <w:t xml:space="preserve">: </w:t>
      </w:r>
      <w:r w:rsidRPr="001B4189">
        <w:t>Imperial College</w:t>
      </w:r>
    </w:p>
    <w:p w14:paraId="341A497A" w14:textId="7C7BFC2C" w:rsidR="001A37D9" w:rsidRDefault="001A37D9">
      <w:r>
        <w:br w:type="page"/>
      </w:r>
    </w:p>
    <w:p w14:paraId="1402A022" w14:textId="6D74264E" w:rsidR="00E40D66" w:rsidRDefault="00E40D66" w:rsidP="00DC6FD4">
      <w:pPr>
        <w:pStyle w:val="Heading1"/>
      </w:pPr>
      <w:r>
        <w:lastRenderedPageBreak/>
        <w:t>Research in Context</w:t>
      </w:r>
    </w:p>
    <w:p w14:paraId="1BEE6E48" w14:textId="6D842151" w:rsidR="00E40D66" w:rsidRDefault="00E40D66" w:rsidP="00E40D66">
      <w:pPr>
        <w:pStyle w:val="Heading2"/>
      </w:pPr>
      <w:r w:rsidRPr="00E40D66">
        <w:t>Evidence before this study</w:t>
      </w:r>
    </w:p>
    <w:p w14:paraId="00FF0176" w14:textId="33531D5B" w:rsidR="00E40D66" w:rsidRDefault="00C814E9" w:rsidP="00E40D66">
      <w:r>
        <w:t xml:space="preserve">Long COVID remains a common and frequently disabling condition </w:t>
      </w:r>
      <w:r w:rsidR="00E64B69">
        <w:t xml:space="preserve">for which there are </w:t>
      </w:r>
      <w:r>
        <w:t>limited evidence-based interventions</w:t>
      </w:r>
      <w:r w:rsidR="0057784A">
        <w:t>.</w:t>
      </w:r>
      <w:r>
        <w:t xml:space="preserve"> </w:t>
      </w:r>
      <w:r w:rsidR="00FE405A">
        <w:t>An i</w:t>
      </w:r>
      <w:r>
        <w:t>ndividualised holistic approach</w:t>
      </w:r>
      <w:r w:rsidR="00FE405A">
        <w:t xml:space="preserve"> is</w:t>
      </w:r>
      <w:r>
        <w:t xml:space="preserve"> advocated. Singing-based interventions are increasingly used for breathlessness due to other medical conditions. </w:t>
      </w:r>
      <w:r w:rsidR="001F23C3" w:rsidRPr="001F23C3">
        <w:t>We searched PubMed using the search terms “post-COVID-19 syndrome”, “long COVID” and “</w:t>
      </w:r>
      <w:r w:rsidR="001F23C3">
        <w:t>singing</w:t>
      </w:r>
      <w:r w:rsidR="001F23C3" w:rsidRPr="001F23C3">
        <w:t xml:space="preserve">”, from inception to </w:t>
      </w:r>
      <w:r w:rsidR="001F23C3">
        <w:t>December 28th</w:t>
      </w:r>
      <w:r w:rsidR="001F23C3" w:rsidRPr="001F23C3">
        <w:t>, 202</w:t>
      </w:r>
      <w:r w:rsidR="001F23C3">
        <w:t>4</w:t>
      </w:r>
      <w:r w:rsidR="001F23C3" w:rsidRPr="001F23C3">
        <w:t>, with no limits on language</w:t>
      </w:r>
      <w:r w:rsidR="001F23C3">
        <w:t>. We</w:t>
      </w:r>
      <w:r w:rsidR="001F23C3" w:rsidRPr="001F23C3">
        <w:t xml:space="preserve"> </w:t>
      </w:r>
      <w:r w:rsidR="001F23C3">
        <w:t xml:space="preserve">identified one </w:t>
      </w:r>
      <w:r w:rsidR="001F23C3" w:rsidRPr="001F23C3">
        <w:t xml:space="preserve">randomised clinical trial </w:t>
      </w:r>
      <w:r w:rsidR="0057784A">
        <w:t>(RCT)</w:t>
      </w:r>
      <w:r w:rsidR="001F23C3">
        <w:t>(conducted by our group)</w:t>
      </w:r>
      <w:r>
        <w:t>,</w:t>
      </w:r>
      <w:r w:rsidR="001F23C3">
        <w:t xml:space="preserve"> and one pilot study</w:t>
      </w:r>
      <w:r>
        <w:t>,</w:t>
      </w:r>
      <w:r w:rsidR="001F23C3">
        <w:t xml:space="preserve"> </w:t>
      </w:r>
      <w:r>
        <w:t>of</w:t>
      </w:r>
      <w:r w:rsidR="001F23C3" w:rsidRPr="001F23C3">
        <w:t xml:space="preserve"> intervention</w:t>
      </w:r>
      <w:r>
        <w:t>s using singing based interventions for people with</w:t>
      </w:r>
      <w:r w:rsidR="001F23C3" w:rsidRPr="001F23C3">
        <w:t xml:space="preserve"> ongoing symptoms following COVID-19.</w:t>
      </w:r>
      <w:r>
        <w:t xml:space="preserve"> No studies </w:t>
      </w:r>
      <w:r w:rsidR="002A1835">
        <w:t xml:space="preserve">were identified </w:t>
      </w:r>
      <w:r>
        <w:t>assessing</w:t>
      </w:r>
      <w:r w:rsidR="002A1835">
        <w:t xml:space="preserve"> singing-based approaches for long COVID outside of a trial setting</w:t>
      </w:r>
      <w:r w:rsidR="001F23C3" w:rsidRPr="001F23C3">
        <w:t>.</w:t>
      </w:r>
    </w:p>
    <w:p w14:paraId="43F1D5A4" w14:textId="3DBA5156" w:rsidR="00E40D66" w:rsidRDefault="00E40D66" w:rsidP="00E40D66">
      <w:pPr>
        <w:pStyle w:val="Heading2"/>
      </w:pPr>
      <w:r w:rsidRPr="00E40D66">
        <w:t>Added value of this study</w:t>
      </w:r>
    </w:p>
    <w:p w14:paraId="2FCF37B8" w14:textId="38A3E28C" w:rsidR="00E40D66" w:rsidRDefault="008A5326" w:rsidP="00E40D66">
      <w:r w:rsidRPr="008A5326">
        <w:t xml:space="preserve">This </w:t>
      </w:r>
      <w:r w:rsidR="00F772FF">
        <w:t>paper describes outcomes</w:t>
      </w:r>
      <w:r w:rsidR="00B459DF">
        <w:t xml:space="preserve"> of the ENO Breathe programme for</w:t>
      </w:r>
      <w:r w:rsidR="00F772FF">
        <w:t xml:space="preserve"> people with long COVID</w:t>
      </w:r>
      <w:r w:rsidR="00153FE1">
        <w:t xml:space="preserve"> and breathlessness</w:t>
      </w:r>
      <w:r w:rsidR="00C92A68">
        <w:t>. It</w:t>
      </w:r>
      <w:r w:rsidR="00B459DF">
        <w:t xml:space="preserve"> </w:t>
      </w:r>
      <w:r w:rsidRPr="008A5326">
        <w:t xml:space="preserve">is the largest study of </w:t>
      </w:r>
      <w:r w:rsidR="00C92A68">
        <w:t xml:space="preserve">a </w:t>
      </w:r>
      <w:r w:rsidR="00D934B8">
        <w:t xml:space="preserve">digitally delivered </w:t>
      </w:r>
      <w:r w:rsidRPr="008A5326">
        <w:t>arts-in-health intervention for people with breathlessness</w:t>
      </w:r>
      <w:r w:rsidR="00C92A68">
        <w:t xml:space="preserve"> to </w:t>
      </w:r>
      <w:r w:rsidR="00FC12C2">
        <w:t>date,</w:t>
      </w:r>
      <w:r w:rsidR="00FC12C2" w:rsidRPr="008A5326">
        <w:t xml:space="preserve"> and</w:t>
      </w:r>
      <w:r w:rsidR="00C92A68">
        <w:t xml:space="preserve"> adds t</w:t>
      </w:r>
      <w:r w:rsidRPr="008A5326">
        <w:t xml:space="preserve">o </w:t>
      </w:r>
      <w:r w:rsidR="00C92A68">
        <w:t>a</w:t>
      </w:r>
      <w:r w:rsidR="00C92A68" w:rsidRPr="008A5326">
        <w:t xml:space="preserve"> </w:t>
      </w:r>
      <w:r w:rsidRPr="008A5326">
        <w:t>growing body of research in this area. T</w:t>
      </w:r>
      <w:r>
        <w:t>hese results come from</w:t>
      </w:r>
      <w:r w:rsidRPr="008A5326">
        <w:t xml:space="preserve"> a large cohort of people with long COVID and breathlessness, outside of a</w:t>
      </w:r>
      <w:r w:rsidR="005019E6">
        <w:t xml:space="preserve"> clinical</w:t>
      </w:r>
      <w:r w:rsidRPr="008A5326">
        <w:t xml:space="preserve"> tr</w:t>
      </w:r>
      <w:r>
        <w:t>i</w:t>
      </w:r>
      <w:r w:rsidRPr="008A5326">
        <w:t xml:space="preserve">al setting, </w:t>
      </w:r>
      <w:r w:rsidR="0057784A">
        <w:t xml:space="preserve">participating in </w:t>
      </w:r>
      <w:r w:rsidR="005019E6">
        <w:t>an</w:t>
      </w:r>
      <w:r w:rsidR="005019E6" w:rsidRPr="008A5326">
        <w:t xml:space="preserve"> </w:t>
      </w:r>
      <w:r w:rsidRPr="008A5326">
        <w:t>intervention integrated into clinical care provision.</w:t>
      </w:r>
      <w:r>
        <w:t xml:space="preserve"> The</w:t>
      </w:r>
      <w:r w:rsidRPr="008A5326">
        <w:t xml:space="preserve"> results demonstrate </w:t>
      </w:r>
      <w:r w:rsidR="005019E6">
        <w:t xml:space="preserve">that </w:t>
      </w:r>
      <w:r w:rsidRPr="008A5326">
        <w:t>participants experienced statistically and clinically significant improvements in quality of life, breathlessness, and respiratory symptoms</w:t>
      </w:r>
      <w:r w:rsidR="0057784A">
        <w:t xml:space="preserve">. </w:t>
      </w:r>
      <w:r w:rsidR="005019E6">
        <w:t xml:space="preserve">ENO Breathe is </w:t>
      </w:r>
      <w:r w:rsidR="00233D66">
        <w:t>potentially a</w:t>
      </w:r>
      <w:r w:rsidR="0057784A">
        <w:t>n important addition</w:t>
      </w:r>
      <w:r w:rsidRPr="008A5326">
        <w:t xml:space="preserve"> in a group of patients for whom evidence-based interventions </w:t>
      </w:r>
      <w:r w:rsidR="0057784A">
        <w:t>remain</w:t>
      </w:r>
      <w:r w:rsidRPr="008A5326">
        <w:t xml:space="preserve"> limited.</w:t>
      </w:r>
    </w:p>
    <w:p w14:paraId="06486077" w14:textId="6D341BE8" w:rsidR="00E40D66" w:rsidRPr="00E40D66" w:rsidRDefault="00E40D66" w:rsidP="00E40D66">
      <w:pPr>
        <w:pStyle w:val="Heading2"/>
      </w:pPr>
      <w:r w:rsidRPr="00E40D66">
        <w:t>Implications of all the available evidence</w:t>
      </w:r>
    </w:p>
    <w:p w14:paraId="0CD1AEB3" w14:textId="0FF48043" w:rsidR="00E40D66" w:rsidRDefault="008A5326">
      <w:r>
        <w:t>These findings, and th</w:t>
      </w:r>
      <w:r w:rsidR="0057784A">
        <w:t>ose of the</w:t>
      </w:r>
      <w:r>
        <w:t xml:space="preserve"> previous RCT of this intervention, suggest that</w:t>
      </w:r>
      <w:r w:rsidR="00D934B8">
        <w:t xml:space="preserve"> digitally delivered</w:t>
      </w:r>
      <w:r>
        <w:t xml:space="preserve"> </w:t>
      </w:r>
      <w:r w:rsidRPr="008A5326">
        <w:t xml:space="preserve">mind–body and music-based approaches, </w:t>
      </w:r>
      <w:r>
        <w:t>can be integrated in practice into clinical services. And that participation</w:t>
      </w:r>
      <w:r w:rsidR="0057784A">
        <w:t xml:space="preserve"> in this intervention</w:t>
      </w:r>
      <w:r>
        <w:t xml:space="preserve"> is associated with a range of </w:t>
      </w:r>
      <w:r w:rsidR="0063146A">
        <w:t xml:space="preserve">clinically important </w:t>
      </w:r>
      <w:r>
        <w:t>improvements that could</w:t>
      </w:r>
      <w:r w:rsidRPr="008A5326">
        <w:t xml:space="preserve"> support recovery for people with </w:t>
      </w:r>
      <w:r w:rsidR="0063146A">
        <w:t>long COVID and</w:t>
      </w:r>
      <w:r w:rsidRPr="008A5326">
        <w:t xml:space="preserve"> breathlessness</w:t>
      </w:r>
      <w:r w:rsidR="006B6D21">
        <w:t>.</w:t>
      </w:r>
    </w:p>
    <w:p w14:paraId="14892121" w14:textId="11B34831" w:rsidR="00122A11" w:rsidRDefault="00122A11">
      <w:r>
        <w:br w:type="page"/>
      </w:r>
    </w:p>
    <w:p w14:paraId="5B360A3B" w14:textId="44AF1BFE" w:rsidR="001A37D9" w:rsidRDefault="001A37D9" w:rsidP="00DC6FD4">
      <w:pPr>
        <w:pStyle w:val="Heading1"/>
      </w:pPr>
      <w:r>
        <w:lastRenderedPageBreak/>
        <w:t xml:space="preserve">Introduction </w:t>
      </w:r>
    </w:p>
    <w:p w14:paraId="6909230E" w14:textId="298B1BED" w:rsidR="00DC6FD4" w:rsidRDefault="00C42422" w:rsidP="001A37D9">
      <w:r>
        <w:t xml:space="preserve">Long COVID remains a major public health issue </w:t>
      </w:r>
      <w:r w:rsidR="00153FE1">
        <w:t xml:space="preserve">for which </w:t>
      </w:r>
      <w:r>
        <w:t>limited evidence-based treatment options</w:t>
      </w:r>
      <w:r w:rsidR="003F4165">
        <w:t xml:space="preserve"> </w:t>
      </w:r>
      <w:r w:rsidR="00E14A1F">
        <w:t>exist</w:t>
      </w:r>
      <w:r>
        <w:t xml:space="preserve">. </w:t>
      </w:r>
      <w:r w:rsidR="00E1788A">
        <w:t xml:space="preserve">In the UK, </w:t>
      </w:r>
      <w:r w:rsidR="00E14A1F">
        <w:t xml:space="preserve">an estimated </w:t>
      </w:r>
      <w:r w:rsidR="00E1788A">
        <w:t>2 million people (3.3% of the population) are living with long COVID</w:t>
      </w:r>
      <w:r w:rsidR="00E1788A">
        <w:fldChar w:fldCharType="begin"/>
      </w:r>
      <w:r w:rsidR="003D45BA">
        <w:instrText xml:space="preserve"> ADDIN EN.CITE &lt;EndNote&gt;&lt;Cite&gt;&lt;Author&gt;Office for National Statistics&lt;/Author&gt;&lt;Year&gt;2024&lt;/Year&gt;&lt;RecNum&gt;851&lt;/RecNum&gt;&lt;DisplayText&gt;&lt;style face="superscript"&gt;1&lt;/style&gt;&lt;/DisplayText&gt;&lt;record&gt;&lt;rec-number&gt;851&lt;/rec-number&gt;&lt;foreign-keys&gt;&lt;key app="EN" db-id="e9vfz5228sfvziepx5fpwas2dvf0e90x95z9" timestamp="1730197748"&gt;851&lt;/key&gt;&lt;/foreign-keys&gt;&lt;ref-type name="Journal Article"&gt;17&lt;/ref-type&gt;&lt;contributors&gt;&lt;authors&gt;&lt;author&gt;Office for National Statistics, ONS.,&lt;/author&gt;&lt;/authors&gt;&lt;/contributors&gt;&lt;titles&gt;&lt;title&gt;Self-reported coronavirus (COVID-19) infections and associated symptoms, England and Scotland: November 2023 to March 2024&lt;/title&gt;&lt;/titles&gt;&lt;dates&gt;&lt;year&gt;2024&lt;/year&gt;&lt;/dates&gt;&lt;urls&gt;&lt;related-urls&gt;&lt;url&gt;https://www.ons.gov.uk/peoplepopulationandcommunity/healthandsocialcare/conditionsanddiseases/articles/selfreportedcoronaviruscovid19infectionsandassociatedsymptomsenglandandscotland/november2023tomarch2024#cite-this-article&lt;/url&gt;&lt;/related-urls&gt;&lt;/urls&gt;&lt;/record&gt;&lt;/Cite&gt;&lt;/EndNote&gt;</w:instrText>
      </w:r>
      <w:r w:rsidR="00E1788A">
        <w:fldChar w:fldCharType="separate"/>
      </w:r>
      <w:r w:rsidR="003D45BA" w:rsidRPr="003D45BA">
        <w:rPr>
          <w:noProof/>
          <w:vertAlign w:val="superscript"/>
        </w:rPr>
        <w:t>1</w:t>
      </w:r>
      <w:r w:rsidR="00E1788A">
        <w:fldChar w:fldCharType="end"/>
      </w:r>
      <w:r w:rsidR="00E1788A">
        <w:t xml:space="preserve">. </w:t>
      </w:r>
      <w:r w:rsidR="00DC6FD4" w:rsidRPr="00DC6FD4">
        <w:t xml:space="preserve">Breathlessness </w:t>
      </w:r>
      <w:r>
        <w:t>is a common long COVID</w:t>
      </w:r>
      <w:r w:rsidR="00E14A1F">
        <w:t xml:space="preserve"> symptom</w:t>
      </w:r>
      <w:r>
        <w:t>, with</w:t>
      </w:r>
      <w:r w:rsidR="00DC6FD4" w:rsidRPr="00DC6FD4">
        <w:t xml:space="preserve"> complex</w:t>
      </w:r>
      <w:r>
        <w:t xml:space="preserve"> biopsychosocial components, </w:t>
      </w:r>
      <w:r w:rsidR="00DC6FD4" w:rsidRPr="00DC6FD4">
        <w:t xml:space="preserve">and </w:t>
      </w:r>
      <w:r>
        <w:t xml:space="preserve">frequently </w:t>
      </w:r>
      <w:r w:rsidR="00DC6FD4" w:rsidRPr="00DC6FD4">
        <w:t xml:space="preserve">debilitating </w:t>
      </w:r>
      <w:r>
        <w:t>impacts</w:t>
      </w:r>
      <w:r w:rsidR="003D45BA">
        <w:fldChar w:fldCharType="begin">
          <w:fldData xml:space="preserve">PEVuZE5vdGU+PENpdGU+PEF1dGhvcj5CdXR0ZXJ5PC9BdXRob3I+PFllYXI+MjAyMTwvWWVhcj48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</w:fldData>
        </w:fldChar>
      </w:r>
      <w:r w:rsidR="003D45BA">
        <w:instrText xml:space="preserve"> ADDIN EN.CITE </w:instrText>
      </w:r>
      <w:r w:rsidR="003D45BA">
        <w:fldChar w:fldCharType="begin">
          <w:fldData xml:space="preserve">PEVuZE5vdGU+PENpdGU+PEF1dGhvcj5CdXR0ZXJ5PC9BdXRob3I+PFllYXI+MjAyMTwvWWVhcj48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</w:fldData>
        </w:fldChar>
      </w:r>
      <w:r w:rsidR="003D45BA">
        <w:instrText xml:space="preserve"> ADDIN EN.CITE.DATA </w:instrText>
      </w:r>
      <w:r w:rsidR="003D45BA">
        <w:fldChar w:fldCharType="end"/>
      </w:r>
      <w:r w:rsidR="003D45BA">
        <w:fldChar w:fldCharType="separate"/>
      </w:r>
      <w:r w:rsidR="003D45BA" w:rsidRPr="003D45BA">
        <w:rPr>
          <w:noProof/>
          <w:vertAlign w:val="superscript"/>
        </w:rPr>
        <w:t>2</w:t>
      </w:r>
      <w:r w:rsidR="003D45BA">
        <w:fldChar w:fldCharType="end"/>
      </w:r>
      <w:r>
        <w:t xml:space="preserve">. Singing based interventions </w:t>
      </w:r>
      <w:r w:rsidR="00E14A1F">
        <w:t>can</w:t>
      </w:r>
      <w:r>
        <w:t xml:space="preserve"> improve various aspects of health for people with and without breathlessness</w:t>
      </w:r>
      <w:r w:rsidR="003D45BA">
        <w:fldChar w:fldCharType="begin"/>
      </w:r>
      <w:r w:rsidR="003D45BA">
        <w:instrText xml:space="preserve"> ADDIN EN.CITE &lt;EndNote&gt;&lt;Cite&gt;&lt;Author&gt;Fancourt&lt;/Author&gt;&lt;Year&gt;2019&lt;/Year&gt;&lt;RecNum&gt;230&lt;/RecNum&gt;&lt;DisplayText&gt;&lt;style face="superscript"&gt;3&lt;/style&gt;&lt;/DisplayText&gt;&lt;record&gt;&lt;rec-number&gt;230&lt;/rec-number&gt;&lt;foreign-keys&gt;&lt;key app="EN" db-id="e9vfz5228sfvziepx5fpwas2dvf0e90x95z9" timestamp="1576315512"&gt;230&lt;/key&gt;&lt;/foreign-keys&gt;&lt;ref-type name="Report"&gt;27&lt;/ref-type&gt;&lt;contributors&gt;&lt;authors&gt;&lt;author&gt;Fancourt, D. &lt;/author&gt;&lt;author&gt;Finn, S. &lt;/author&gt;&lt;/authors&gt;&lt;/contributors&gt;&lt;titles&gt;&lt;title&gt;What is the evidence on the role of the arts in improving health and well-being? A scoping review (2019)&lt;/title&gt;&lt;/titles&gt;&lt;dates&gt;&lt;year&gt;2019&lt;/year&gt;&lt;/dates&gt;&lt;publisher&gt;World Health Organisation&lt;/publisher&gt;&lt;urls&gt;&lt;related-urls&gt;&lt;url&gt;https://apps.who.int/iris/bitstream/handle/10665/329834/9789289054553-eng.pdf&lt;/url&gt;&lt;/related-urls&gt;&lt;/urls&gt;&lt;/record&gt;&lt;/Cite&gt;&lt;/EndNote&gt;</w:instrText>
      </w:r>
      <w:r w:rsidR="003D45BA">
        <w:fldChar w:fldCharType="separate"/>
      </w:r>
      <w:r w:rsidR="003D45BA" w:rsidRPr="003D45BA">
        <w:rPr>
          <w:noProof/>
          <w:vertAlign w:val="superscript"/>
        </w:rPr>
        <w:t>3</w:t>
      </w:r>
      <w:r w:rsidR="003D45BA">
        <w:fldChar w:fldCharType="end"/>
      </w:r>
      <w:r>
        <w:t>.</w:t>
      </w:r>
      <w:r w:rsidR="00D934B8">
        <w:t xml:space="preserve"> Digitally delivered interventions</w:t>
      </w:r>
      <w:r w:rsidR="00ED33F6">
        <w:t xml:space="preserve"> for long COVID</w:t>
      </w:r>
      <w:r w:rsidR="00D934B8">
        <w:t xml:space="preserve"> </w:t>
      </w:r>
      <w:r w:rsidR="00ED33F6">
        <w:t>are of interest</w:t>
      </w:r>
      <w:r w:rsidR="000F06D4">
        <w:t xml:space="preserve"> due to</w:t>
      </w:r>
      <w:r w:rsidR="00ED33F6">
        <w:t xml:space="preserve"> their potential to overcome certain participation barriers</w:t>
      </w:r>
      <w:r w:rsidR="00122A11">
        <w:t>,</w:t>
      </w:r>
      <w:r w:rsidR="00ED33F6">
        <w:t xml:space="preserve"> </w:t>
      </w:r>
      <w:r w:rsidR="000F06D4">
        <w:t>including</w:t>
      </w:r>
      <w:r w:rsidR="00ED33F6">
        <w:t xml:space="preserve"> geographical location and </w:t>
      </w:r>
      <w:r w:rsidR="000F06D4">
        <w:t xml:space="preserve">disease related </w:t>
      </w:r>
      <w:r w:rsidR="00ED33F6">
        <w:t>mobility limitations.</w:t>
      </w:r>
      <w:r>
        <w:t xml:space="preserve"> </w:t>
      </w:r>
      <w:r w:rsidR="00DC6FD4" w:rsidRPr="00DC6FD4">
        <w:t xml:space="preserve">A previous randomised controlled trial </w:t>
      </w:r>
      <w:r w:rsidR="00DD64CD">
        <w:t xml:space="preserve">of 150 participants </w:t>
      </w:r>
      <w:r w:rsidR="00DC6FD4" w:rsidRPr="00DC6FD4">
        <w:t>found that participation in a six-week online breathing and wellbeing programme (ENO Breathe)</w:t>
      </w:r>
      <w:r>
        <w:t>,</w:t>
      </w:r>
      <w:r w:rsidR="00DC6FD4" w:rsidRPr="00DC6FD4">
        <w:t xml:space="preserve"> </w:t>
      </w:r>
      <w:r>
        <w:t>which</w:t>
      </w:r>
      <w:r w:rsidR="00DC6FD4" w:rsidRPr="00DC6FD4">
        <w:t xml:space="preserve"> uses singing techniques, was associated with improvements in health-related quality of life (HRQoL) and breathlessness compared to usual care, in people with long COVID</w:t>
      </w:r>
      <w:r w:rsidR="001C0A12">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1C0A12">
        <w:fldChar w:fldCharType="separate"/>
      </w:r>
      <w:r w:rsidR="003D45BA" w:rsidRPr="003D45BA">
        <w:rPr>
          <w:noProof/>
          <w:vertAlign w:val="superscript"/>
        </w:rPr>
        <w:t>4</w:t>
      </w:r>
      <w:r w:rsidR="001C0A12">
        <w:fldChar w:fldCharType="end"/>
      </w:r>
      <w:r w:rsidR="00DC6FD4" w:rsidRPr="00DC6FD4">
        <w:t>. The impact of this intervention outside a trial setting, has not been assessed.</w:t>
      </w:r>
      <w:r>
        <w:t xml:space="preserve"> </w:t>
      </w:r>
    </w:p>
    <w:p w14:paraId="1209685C" w14:textId="58BB261E" w:rsidR="001A37D9" w:rsidRDefault="00C42422" w:rsidP="001A37D9">
      <w:r>
        <w:t xml:space="preserve">The aim of this study was to assess the change in clinically relevant outcome measures experienced by </w:t>
      </w:r>
      <w:r w:rsidR="00DD64CD">
        <w:t xml:space="preserve">a large number of </w:t>
      </w:r>
      <w:r>
        <w:t>ENO Breathe participants</w:t>
      </w:r>
      <w:r w:rsidR="00062950">
        <w:t>, with intervention delivery integrated into clinical provision</w:t>
      </w:r>
      <w:r>
        <w:t xml:space="preserve">. Additionally, we sought to identify factors associated with a positive response and programme engagement. </w:t>
      </w:r>
    </w:p>
    <w:p w14:paraId="185ABAF5" w14:textId="5F1875DE" w:rsidR="001A37D9" w:rsidRDefault="001A37D9" w:rsidP="00DC6FD4">
      <w:pPr>
        <w:pStyle w:val="Heading1"/>
      </w:pPr>
      <w:r>
        <w:t>Methods</w:t>
      </w:r>
    </w:p>
    <w:p w14:paraId="13F2CC7D" w14:textId="4D3B942F" w:rsidR="001A37D9" w:rsidRDefault="001A37D9" w:rsidP="001A37D9">
      <w:pPr>
        <w:pStyle w:val="Heading3"/>
      </w:pPr>
      <w:r>
        <w:t>Participants</w:t>
      </w:r>
    </w:p>
    <w:p w14:paraId="1654C1EB" w14:textId="339D9043" w:rsidR="008A04FF" w:rsidRDefault="00147B4C" w:rsidP="00C413C6">
      <w:bookmarkStart w:id="6" w:name="_Hlk202869039"/>
      <w:bookmarkStart w:id="7" w:name="_Hlk203473887"/>
      <w:r>
        <w:t>P</w:t>
      </w:r>
      <w:r w:rsidR="00427629">
        <w:t xml:space="preserve">articipants were </w:t>
      </w:r>
      <w:r w:rsidR="00C413C6" w:rsidRPr="00C413C6">
        <w:t xml:space="preserve">referred </w:t>
      </w:r>
      <w:r w:rsidR="00427629">
        <w:t xml:space="preserve">from </w:t>
      </w:r>
      <w:r w:rsidR="00C413C6" w:rsidRPr="00C413C6">
        <w:t>51</w:t>
      </w:r>
      <w:r w:rsidR="00427629">
        <w:t xml:space="preserve"> </w:t>
      </w:r>
      <w:r w:rsidR="00C413C6" w:rsidRPr="00C413C6">
        <w:t>UK</w:t>
      </w:r>
      <w:r w:rsidR="00427629">
        <w:t>-</w:t>
      </w:r>
      <w:r w:rsidR="00C413C6" w:rsidRPr="00C413C6">
        <w:t xml:space="preserve">based </w:t>
      </w:r>
      <w:r w:rsidR="00122A11">
        <w:t xml:space="preserve">NHS </w:t>
      </w:r>
      <w:r w:rsidR="00C413C6" w:rsidRPr="00C413C6">
        <w:t>long</w:t>
      </w:r>
      <w:r w:rsidR="00427629">
        <w:t xml:space="preserve"> </w:t>
      </w:r>
      <w:r w:rsidR="00C413C6" w:rsidRPr="00C413C6">
        <w:t>COVID clinics</w:t>
      </w:r>
      <w:r w:rsidR="00427629">
        <w:t>, where they</w:t>
      </w:r>
      <w:r w:rsidR="00DD64CD">
        <w:t xml:space="preserve"> </w:t>
      </w:r>
      <w:r w:rsidR="00122A11">
        <w:t xml:space="preserve">had been </w:t>
      </w:r>
      <w:r w:rsidR="00DD64CD">
        <w:t xml:space="preserve">diagnosed </w:t>
      </w:r>
      <w:r w:rsidR="007C2AC9">
        <w:t xml:space="preserve">with breathlessness due to long COVID </w:t>
      </w:r>
      <w:r w:rsidR="00DD64CD">
        <w:t>and</w:t>
      </w:r>
      <w:r w:rsidR="00427629">
        <w:t xml:space="preserve"> received </w:t>
      </w:r>
      <w:r>
        <w:t xml:space="preserve">individually tailored </w:t>
      </w:r>
      <w:r w:rsidR="00427629">
        <w:t xml:space="preserve">multidisciplinary clinical </w:t>
      </w:r>
      <w:r w:rsidR="00427629" w:rsidRPr="00C413C6">
        <w:t xml:space="preserve">assessment </w:t>
      </w:r>
      <w:r w:rsidR="00427629">
        <w:t xml:space="preserve">and management, based on the knowledge and guidelines available at the time. Those </w:t>
      </w:r>
      <w:r w:rsidR="00F45CC6">
        <w:t>deemed suitable by the</w:t>
      </w:r>
      <w:r w:rsidR="00272927">
        <w:t>ir</w:t>
      </w:r>
      <w:r w:rsidR="00F45CC6">
        <w:t xml:space="preserve"> clinical team,</w:t>
      </w:r>
      <w:r w:rsidR="00272927">
        <w:t xml:space="preserve"> following assessment and investigation,</w:t>
      </w:r>
      <w:r w:rsidR="00427629">
        <w:t xml:space="preserve"> could be referred to the ENO Breathe programme</w:t>
      </w:r>
      <w:r w:rsidR="00A27B21">
        <w:t>.</w:t>
      </w:r>
      <w:r w:rsidR="003202DA">
        <w:t xml:space="preserve"> People were not able to self-refer or access the programme through any other route than </w:t>
      </w:r>
      <w:r w:rsidR="001C6690">
        <w:t>that described</w:t>
      </w:r>
      <w:r w:rsidR="003202DA" w:rsidRPr="00756FE2">
        <w:t>.</w:t>
      </w:r>
      <w:r w:rsidR="004048B8" w:rsidRPr="00756FE2">
        <w:t xml:space="preserve"> </w:t>
      </w:r>
      <w:r w:rsidR="004048B8" w:rsidRPr="00815FE2">
        <w:t>Given the require</w:t>
      </w:r>
      <w:r w:rsidR="001C6690">
        <w:t xml:space="preserve">d </w:t>
      </w:r>
      <w:r w:rsidR="004048B8" w:rsidRPr="00815FE2">
        <w:t>referral process, no further diagnostic</w:t>
      </w:r>
      <w:r w:rsidR="001C6690">
        <w:t xml:space="preserve"> investigations</w:t>
      </w:r>
      <w:r w:rsidR="004048B8" w:rsidRPr="00815FE2">
        <w:t xml:space="preserve"> </w:t>
      </w:r>
      <w:r w:rsidR="001C6690" w:rsidRPr="00815FE2">
        <w:t>w</w:t>
      </w:r>
      <w:r w:rsidR="001C6690">
        <w:t>ere</w:t>
      </w:r>
      <w:r w:rsidR="001C6690" w:rsidRPr="00815FE2">
        <w:t xml:space="preserve"> </w:t>
      </w:r>
      <w:r w:rsidR="004048B8" w:rsidRPr="00815FE2">
        <w:t>completed by the research team.</w:t>
      </w:r>
      <w:r w:rsidR="00A27B21" w:rsidRPr="00756FE2">
        <w:t xml:space="preserve"> </w:t>
      </w:r>
      <w:bookmarkEnd w:id="6"/>
      <w:r w:rsidR="001C6690">
        <w:t>The programme</w:t>
      </w:r>
      <w:r>
        <w:t>’</w:t>
      </w:r>
      <w:r w:rsidR="001C6690">
        <w:t xml:space="preserve">s </w:t>
      </w:r>
      <w:r w:rsidR="008A04FF">
        <w:t xml:space="preserve">eligibility criteria were age </w:t>
      </w:r>
      <w:r w:rsidR="001C6690" w:rsidRPr="001C6690">
        <w:t>≥</w:t>
      </w:r>
      <w:r w:rsidR="008A04FF">
        <w:t>18years; long COVID with associated breathlessness</w:t>
      </w:r>
      <w:r w:rsidR="00271386">
        <w:t>; diagnosis and referral from a specialist collaborating NHS long COVID clinic</w:t>
      </w:r>
      <w:r w:rsidR="008A04FF">
        <w:t xml:space="preserve">; access and ability to engage with the online programme. </w:t>
      </w:r>
      <w:r>
        <w:t xml:space="preserve">At first contact with the intervention team, participants </w:t>
      </w:r>
      <w:r w:rsidR="008A04FF">
        <w:t>were</w:t>
      </w:r>
      <w:r w:rsidR="00E1788A">
        <w:t xml:space="preserve"> </w:t>
      </w:r>
      <w:r w:rsidR="00272927">
        <w:t xml:space="preserve">excluded </w:t>
      </w:r>
      <w:r w:rsidR="00E1788A">
        <w:t>if they were</w:t>
      </w:r>
      <w:r w:rsidR="007755EE">
        <w:t xml:space="preserve"> </w:t>
      </w:r>
      <w:r w:rsidR="008C0DF5">
        <w:t xml:space="preserve">considered </w:t>
      </w:r>
      <w:r w:rsidR="007755EE">
        <w:t>to</w:t>
      </w:r>
      <w:r w:rsidR="00E1788A">
        <w:t>o</w:t>
      </w:r>
      <w:r w:rsidR="007755EE">
        <w:t xml:space="preserve"> unwell to participate by themselves or </w:t>
      </w:r>
      <w:r w:rsidR="00003BFE">
        <w:t xml:space="preserve">by </w:t>
      </w:r>
      <w:r w:rsidR="007755EE">
        <w:t>ENO</w:t>
      </w:r>
      <w:r w:rsidR="001F0AB2">
        <w:t>’</w:t>
      </w:r>
      <w:r w:rsidR="007755EE">
        <w:t>s clinical collaborating team from Imperial College Healthcare NHS Trust</w:t>
      </w:r>
      <w:r w:rsidR="00A6401D">
        <w:t xml:space="preserve"> (ICHT)</w:t>
      </w:r>
      <w:r w:rsidR="007755EE">
        <w:t>,</w:t>
      </w:r>
      <w:r w:rsidR="00A450E4">
        <w:t>for reasons</w:t>
      </w:r>
      <w:r w:rsidR="007755EE">
        <w:t xml:space="preserve"> </w:t>
      </w:r>
      <w:r w:rsidR="008C0DF5">
        <w:t>includ</w:t>
      </w:r>
      <w:r w:rsidR="0005605F">
        <w:t>ing</w:t>
      </w:r>
      <w:r w:rsidR="008C0DF5">
        <w:t xml:space="preserve"> </w:t>
      </w:r>
      <w:r w:rsidR="007755EE">
        <w:t xml:space="preserve">experiencing excessive fatigue, comorbidities, or upper airway issues. </w:t>
      </w:r>
    </w:p>
    <w:bookmarkEnd w:id="7"/>
    <w:p w14:paraId="5F461170" w14:textId="74D014B6" w:rsidR="001A37D9" w:rsidRDefault="001A37D9" w:rsidP="001A37D9">
      <w:pPr>
        <w:pStyle w:val="Heading3"/>
      </w:pPr>
      <w:r>
        <w:t xml:space="preserve">Intervention </w:t>
      </w:r>
    </w:p>
    <w:p w14:paraId="6DB78320" w14:textId="709F5FBB" w:rsidR="007E3231" w:rsidRDefault="006C6E25" w:rsidP="007E3231">
      <w:r>
        <w:t xml:space="preserve">ENO Breathe is an online breathing and wellbeing programme </w:t>
      </w:r>
      <w:r w:rsidR="00A450E4">
        <w:t>develo</w:t>
      </w:r>
      <w:r>
        <w:t xml:space="preserve">ped by the </w:t>
      </w:r>
      <w:r w:rsidR="008D0B82">
        <w:t>English National Opera</w:t>
      </w:r>
      <w:r w:rsidR="005B6928">
        <w:t>’s (</w:t>
      </w:r>
      <w:r>
        <w:t>ENO</w:t>
      </w:r>
      <w:r w:rsidR="005B6928">
        <w:t>)</w:t>
      </w:r>
      <w:r w:rsidR="00E1788A">
        <w:t xml:space="preserve"> Engage</w:t>
      </w:r>
      <w:r>
        <w:t xml:space="preserve"> </w:t>
      </w:r>
      <w:r w:rsidR="00E1788A">
        <w:t>(</w:t>
      </w:r>
      <w:r w:rsidR="00CD0600">
        <w:t>outreach and education</w:t>
      </w:r>
      <w:r w:rsidR="00E1788A">
        <w:t>)</w:t>
      </w:r>
      <w:r>
        <w:t xml:space="preserve"> team, in collaboration with people living with long COVID, and clinical support from the </w:t>
      </w:r>
      <w:r w:rsidR="00A6401D">
        <w:t>ICHT</w:t>
      </w:r>
      <w:r>
        <w:t xml:space="preserve"> Respiratory Medicine Team</w:t>
      </w:r>
      <w:r w:rsidR="005B6928">
        <w:t xml:space="preserve">. </w:t>
      </w:r>
      <w:r w:rsidR="00CD0600">
        <w:t xml:space="preserve">ENO Engage </w:t>
      </w:r>
      <w:r w:rsidR="005B6928">
        <w:t xml:space="preserve">focuses on learning and participation </w:t>
      </w:r>
      <w:r w:rsidR="00CD0600">
        <w:t>including</w:t>
      </w:r>
      <w:r w:rsidR="005B6928">
        <w:t xml:space="preserve"> community workshops and programmes. </w:t>
      </w:r>
      <w:r w:rsidR="00CD0600">
        <w:t>Their</w:t>
      </w:r>
      <w:r w:rsidR="005B6928">
        <w:t xml:space="preserve"> previous arts-in-health projects </w:t>
      </w:r>
      <w:r w:rsidR="00A6401D">
        <w:t>have included</w:t>
      </w:r>
      <w:r w:rsidR="005B6928">
        <w:t xml:space="preserve"> people with dementia and mental health challenges.</w:t>
      </w:r>
      <w:r>
        <w:t xml:space="preserve"> The </w:t>
      </w:r>
      <w:r w:rsidR="005B6928">
        <w:t xml:space="preserve">ENO Breathe </w:t>
      </w:r>
      <w:r>
        <w:t>programme</w:t>
      </w:r>
      <w:r w:rsidR="005A2956">
        <w:t>, described in detail elsewhere</w:t>
      </w:r>
      <w:r w:rsidR="005A2956">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5A2956">
        <w:fldChar w:fldCharType="separate"/>
      </w:r>
      <w:r w:rsidR="003D45BA" w:rsidRPr="003D45BA">
        <w:rPr>
          <w:noProof/>
          <w:vertAlign w:val="superscript"/>
        </w:rPr>
        <w:t>4</w:t>
      </w:r>
      <w:r w:rsidR="005A2956">
        <w:fldChar w:fldCharType="end"/>
      </w:r>
      <w:r w:rsidR="005A2956">
        <w:t>,</w:t>
      </w:r>
      <w:r>
        <w:t xml:space="preserve"> uses singing techniques</w:t>
      </w:r>
      <w:r w:rsidR="005A2956">
        <w:t xml:space="preserve"> </w:t>
      </w:r>
      <w:r w:rsidR="00CD0600">
        <w:t>and</w:t>
      </w:r>
      <w:r>
        <w:t xml:space="preserve"> lullabies from around the world</w:t>
      </w:r>
      <w:r w:rsidR="005A2956">
        <w:t>, and</w:t>
      </w:r>
      <w:r>
        <w:t xml:space="preserve"> aims to improve wellbeing and breath</w:t>
      </w:r>
      <w:r w:rsidR="005A2956">
        <w:t xml:space="preserve">lessness in </w:t>
      </w:r>
      <w:r w:rsidR="00CD0600">
        <w:t>long COVID</w:t>
      </w:r>
      <w:r>
        <w:t xml:space="preserve">. </w:t>
      </w:r>
      <w:r w:rsidR="0067685D">
        <w:t xml:space="preserve">This approach differs from other </w:t>
      </w:r>
      <w:r w:rsidR="00230445">
        <w:t>singing-based</w:t>
      </w:r>
      <w:r w:rsidR="0067685D">
        <w:t xml:space="preserve"> approaches for people with respiratory conditions in </w:t>
      </w:r>
      <w:r w:rsidR="00CD0600">
        <w:t>various</w:t>
      </w:r>
      <w:r w:rsidR="0067685D">
        <w:t xml:space="preserve"> ways. Firstly, it was developed specifically for, and with</w:t>
      </w:r>
      <w:r w:rsidR="00153FE1">
        <w:t>,</w:t>
      </w:r>
      <w:r w:rsidR="0067685D">
        <w:t xml:space="preserve"> people with long COVID, </w:t>
      </w:r>
      <w:r w:rsidR="00665C1C">
        <w:t>rather than for other conditions</w:t>
      </w:r>
      <w:r w:rsidR="0067685D">
        <w:t xml:space="preserve">. The programme </w:t>
      </w:r>
      <w:r w:rsidR="00665C1C">
        <w:t>was</w:t>
      </w:r>
      <w:r w:rsidR="0067685D">
        <w:t xml:space="preserve"> designed </w:t>
      </w:r>
      <w:r w:rsidR="004F1C3B">
        <w:t xml:space="preserve">to be </w:t>
      </w:r>
      <w:r w:rsidR="0067685D">
        <w:t>completely online from the beginning</w:t>
      </w:r>
      <w:r w:rsidR="00E935B3">
        <w:t>,</w:t>
      </w:r>
      <w:r w:rsidR="0067685D">
        <w:t xml:space="preserve"> rather than </w:t>
      </w:r>
      <w:r w:rsidR="006424C3">
        <w:t>adapted</w:t>
      </w:r>
      <w:r w:rsidR="004F1C3B">
        <w:t xml:space="preserve"> from</w:t>
      </w:r>
      <w:r w:rsidR="00A6401D">
        <w:t xml:space="preserve"> an</w:t>
      </w:r>
      <w:r w:rsidR="0067685D">
        <w:t xml:space="preserve"> in-person programme. </w:t>
      </w:r>
      <w:r w:rsidR="006424C3">
        <w:t>In addition</w:t>
      </w:r>
      <w:r w:rsidR="0067685D">
        <w:t xml:space="preserve">, ENO </w:t>
      </w:r>
      <w:r w:rsidR="00E36C23">
        <w:t>B</w:t>
      </w:r>
      <w:r w:rsidR="0067685D">
        <w:t>reathe focus</w:t>
      </w:r>
      <w:r w:rsidR="00E36C23">
        <w:t>es</w:t>
      </w:r>
      <w:r w:rsidR="0067685D">
        <w:t xml:space="preserve"> </w:t>
      </w:r>
      <w:r w:rsidR="00E36C23">
        <w:t xml:space="preserve">particularly </w:t>
      </w:r>
      <w:r w:rsidR="0067685D">
        <w:t xml:space="preserve">on breathlessness and related anxiety, although anxiety is not </w:t>
      </w:r>
      <w:r w:rsidR="00A6401D">
        <w:t xml:space="preserve">required </w:t>
      </w:r>
      <w:r w:rsidR="0067685D">
        <w:t xml:space="preserve">for participation. </w:t>
      </w:r>
      <w:r w:rsidR="006424C3">
        <w:t>Finally</w:t>
      </w:r>
      <w:r w:rsidR="00E36C23">
        <w:t>, it is</w:t>
      </w:r>
      <w:r w:rsidR="00BC792A">
        <w:t xml:space="preserve"> comparatively low intensity, while approaches such as </w:t>
      </w:r>
      <w:r w:rsidR="00E36C23">
        <w:t xml:space="preserve">Singing </w:t>
      </w:r>
      <w:r w:rsidR="00BC792A">
        <w:t xml:space="preserve">for </w:t>
      </w:r>
      <w:r w:rsidR="00E36C23">
        <w:t xml:space="preserve">Lung Health </w:t>
      </w:r>
      <w:r w:rsidR="00BC792A">
        <w:t>can be more physiologically demanding</w:t>
      </w:r>
      <w:r w:rsidR="00BC792A">
        <w:fldChar w:fldCharType="begin">
          <w:fldData xml:space="preserve">PEVuZE5vdGU+PENpdGU+PEF1dGhvcj5QaGlsaXA8L0F1dGhvcj48WWVhcj4yMDIxPC9ZZWFyPjxS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</w:fldData>
        </w:fldChar>
      </w:r>
      <w:r w:rsidR="003D45BA">
        <w:instrText xml:space="preserve"> ADDIN EN.CITE </w:instrText>
      </w:r>
      <w:r w:rsidR="003D45BA">
        <w:fldChar w:fldCharType="begin">
          <w:fldData xml:space="preserve">PEVuZE5vdGU+PENpdGU+PEF1dGhvcj5QaGlsaXA8L0F1dGhvcj48WWVhcj4yMDIxPC9ZZWFyPjxS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</w:fldData>
        </w:fldChar>
      </w:r>
      <w:r w:rsidR="003D45BA">
        <w:instrText xml:space="preserve"> ADDIN EN.CITE.DATA </w:instrText>
      </w:r>
      <w:r w:rsidR="003D45BA">
        <w:fldChar w:fldCharType="end"/>
      </w:r>
      <w:r w:rsidR="00BC792A">
        <w:fldChar w:fldCharType="separate"/>
      </w:r>
      <w:r w:rsidR="003D45BA" w:rsidRPr="003D45BA">
        <w:rPr>
          <w:noProof/>
          <w:vertAlign w:val="superscript"/>
        </w:rPr>
        <w:t>5</w:t>
      </w:r>
      <w:r w:rsidR="00BC792A">
        <w:fldChar w:fldCharType="end"/>
      </w:r>
      <w:r w:rsidR="00BC792A">
        <w:t>.</w:t>
      </w:r>
      <w:r w:rsidR="0067685D">
        <w:t xml:space="preserve"> </w:t>
      </w:r>
      <w:r w:rsidR="005A2956">
        <w:lastRenderedPageBreak/>
        <w:t>Participants have</w:t>
      </w:r>
      <w:r>
        <w:t xml:space="preserve"> an initial one-to-one discussion with the </w:t>
      </w:r>
      <w:r w:rsidR="00DD64CD">
        <w:t xml:space="preserve">ENO team, with clinical support from </w:t>
      </w:r>
      <w:r w:rsidR="00E36C23">
        <w:t xml:space="preserve">a </w:t>
      </w:r>
      <w:r w:rsidR="00DD64CD">
        <w:t xml:space="preserve">respiratory physician </w:t>
      </w:r>
      <w:r w:rsidR="00E935B3">
        <w:t>if necessary</w:t>
      </w:r>
      <w:r w:rsidR="00DD64CD">
        <w:t>,</w:t>
      </w:r>
      <w:r>
        <w:t xml:space="preserve"> to </w:t>
      </w:r>
      <w:r w:rsidR="005A2956">
        <w:t xml:space="preserve">confirm </w:t>
      </w:r>
      <w:r>
        <w:t xml:space="preserve">suitability </w:t>
      </w:r>
      <w:r w:rsidR="00A6401D">
        <w:t>from</w:t>
      </w:r>
      <w:r w:rsidR="001C1940">
        <w:t xml:space="preserve"> both</w:t>
      </w:r>
      <w:r w:rsidR="00A6401D">
        <w:t xml:space="preserve"> </w:t>
      </w:r>
      <w:r w:rsidR="00E36C23">
        <w:t>provider</w:t>
      </w:r>
      <w:r>
        <w:t xml:space="preserve"> and participant perspectives, assess symptoms, and answer questions. Then follows six, once</w:t>
      </w:r>
      <w:r w:rsidR="00D44E8A">
        <w:t>-</w:t>
      </w:r>
      <w:r>
        <w:t>weekly</w:t>
      </w:r>
      <w:r w:rsidR="00FB00C6">
        <w:t>, one</w:t>
      </w:r>
      <w:r w:rsidR="00A6401D">
        <w:t>-</w:t>
      </w:r>
      <w:r w:rsidR="00FB00C6">
        <w:t>hour long,</w:t>
      </w:r>
      <w:r>
        <w:t xml:space="preserve"> live online group workshop sessions. These are led by an ENO vocal specialist</w:t>
      </w:r>
      <w:r w:rsidR="0003046D">
        <w:t xml:space="preserve"> (</w:t>
      </w:r>
      <w:r w:rsidR="001C1940">
        <w:t>p</w:t>
      </w:r>
      <w:r w:rsidR="0003046D">
        <w:t>rofessional opera singers trained to deliver the sessions)</w:t>
      </w:r>
      <w:r>
        <w:t>. Participants also receive a welcome pack with an ENO mug, and</w:t>
      </w:r>
      <w:r w:rsidR="00DF624B">
        <w:t xml:space="preserve"> herbal</w:t>
      </w:r>
      <w:r>
        <w:t xml:space="preserve"> tea to facilitate intimacy and connection</w:t>
      </w:r>
      <w:r w:rsidR="00026D45">
        <w:t>,</w:t>
      </w:r>
      <w:r>
        <w:t xml:space="preserve"> as </w:t>
      </w:r>
      <w:r w:rsidR="00BF24D9">
        <w:t xml:space="preserve">might </w:t>
      </w:r>
      <w:r>
        <w:t xml:space="preserve">be done in </w:t>
      </w:r>
      <w:r w:rsidR="00BF24D9">
        <w:t xml:space="preserve">a </w:t>
      </w:r>
      <w:r>
        <w:t xml:space="preserve">face-to-face session. </w:t>
      </w:r>
      <w:r w:rsidR="00A6401D">
        <w:t>Additionally,</w:t>
      </w:r>
      <w:r>
        <w:t xml:space="preserve"> participants are provided with </w:t>
      </w:r>
      <w:r w:rsidR="00222F48">
        <w:t xml:space="preserve">online resources to support their learning, </w:t>
      </w:r>
      <w:r w:rsidR="00A6401D">
        <w:t>including</w:t>
      </w:r>
      <w:r w:rsidR="00222F48">
        <w:t xml:space="preserve"> guided videos</w:t>
      </w:r>
      <w:r w:rsidR="00DF624B">
        <w:t>, playlists, audio tracks and written resources</w:t>
      </w:r>
      <w:r w:rsidR="00222F48">
        <w:t xml:space="preserve"> </w:t>
      </w:r>
      <w:r w:rsidR="00A6401D">
        <w:t>for</w:t>
      </w:r>
      <w:r w:rsidR="00222F48">
        <w:t xml:space="preserve"> </w:t>
      </w:r>
      <w:r w:rsidR="00A6401D">
        <w:t xml:space="preserve">asynchronous use </w:t>
      </w:r>
      <w:r w:rsidR="00222F48">
        <w:t xml:space="preserve">in their own time. </w:t>
      </w:r>
      <w:r>
        <w:t xml:space="preserve"> </w:t>
      </w:r>
      <w:r w:rsidR="00E247EE">
        <w:t xml:space="preserve">Participants also receive regular support email communication from the ENO Breathe team. </w:t>
      </w:r>
    </w:p>
    <w:p w14:paraId="1E3BDE5C" w14:textId="4147D20F" w:rsidR="004C6002" w:rsidRDefault="007A3874" w:rsidP="007E3231">
      <w:r>
        <w:t xml:space="preserve">People with lived experience of long COVID </w:t>
      </w:r>
      <w:r w:rsidR="00A71691">
        <w:t xml:space="preserve">co-developed </w:t>
      </w:r>
      <w:r>
        <w:t>the intervention</w:t>
      </w:r>
      <w:r w:rsidR="00A71691">
        <w:t xml:space="preserve">, and are part of the </w:t>
      </w:r>
      <w:r>
        <w:t>ENO Breathe Advisory board</w:t>
      </w:r>
      <w:r w:rsidR="00A71691">
        <w:t>, which</w:t>
      </w:r>
      <w:r>
        <w:t xml:space="preserve"> helped to define the focus and scope of this research. </w:t>
      </w:r>
    </w:p>
    <w:p w14:paraId="77EEF741" w14:textId="50EC4307" w:rsidR="004C6002" w:rsidRDefault="004C6002" w:rsidP="003F6CA2">
      <w:pPr>
        <w:pStyle w:val="Heading3"/>
      </w:pPr>
      <w:r>
        <w:t>Outcome measures</w:t>
      </w:r>
    </w:p>
    <w:p w14:paraId="4684E9AA" w14:textId="227394E1" w:rsidR="00D73330" w:rsidRDefault="00D550A8" w:rsidP="005A2956">
      <w:r>
        <w:t xml:space="preserve">The primary outcome of interest </w:t>
      </w:r>
      <w:r w:rsidR="00F27599">
        <w:t>wa</w:t>
      </w:r>
      <w:r>
        <w:t>s HRQoL</w:t>
      </w:r>
      <w:r w:rsidR="00F27599">
        <w:t xml:space="preserve">, </w:t>
      </w:r>
      <w:r>
        <w:t>assessed using the RAND-36 Mental and Physical Health Composite (MHC and PHC) scores</w:t>
      </w:r>
      <w:r w:rsidR="00DD64CD">
        <w:t xml:space="preserve">, </w:t>
      </w:r>
      <w:r w:rsidR="009F1783">
        <w:t>which has an</w:t>
      </w:r>
      <w:r w:rsidR="00440FAD">
        <w:t xml:space="preserve"> estimated</w:t>
      </w:r>
      <w:r>
        <w:t xml:space="preserve"> </w:t>
      </w:r>
      <w:r w:rsidR="009F1783">
        <w:t>minimally clinically important difference (MCID) of</w:t>
      </w:r>
      <w:r>
        <w:t xml:space="preserve"> 3</w:t>
      </w:r>
      <w:r>
        <w:fldChar w:fldCharType="begin"/>
      </w:r>
      <w:r w:rsidR="003D45BA">
        <w:instrText xml:space="preserve"> ADDIN EN.CITE &lt;EndNote&gt;&lt;Cite&gt;&lt;Author&gt;Frendl&lt;/Author&gt;&lt;Year&gt;2014&lt;/Year&gt;&lt;RecNum&gt;583&lt;/RecNum&gt;&lt;DisplayText&gt;&lt;style face="superscript"&gt;6&lt;/style&gt;&lt;/DisplayText&gt;&lt;record&gt;&lt;rec-number&gt;583&lt;/rec-number&gt;&lt;foreign-keys&gt;&lt;key app="EN" db-id="e9vfz5228sfvziepx5fpwas2dvf0e90x95z9" timestamp="1635146697"&gt;583&lt;/key&gt;&lt;/foreign-keys&gt;&lt;ref-type name="Journal Article"&gt;17&lt;/ref-type&gt;&lt;contributors&gt;&lt;authors&gt;&lt;author&gt;Frendl, D. M.&lt;/author&gt;&lt;author&gt;Ware, J. E., Jr.&lt;/author&gt;&lt;/authors&gt;&lt;/contributors&gt;&lt;auth-address&gt;*Department of Quantitative Health Sciences, University of Massachusetts Medical School daggerJohn Ware Research Group, Worcester, MA.&lt;/auth-address&gt;&lt;titles&gt;&lt;title&gt;Patient-reported functional health and well-being outcomes with drug therapy: a systematic review of randomized trials using the SF-36 health survey&lt;/title&gt;&lt;secondary-title&gt;Med Care&lt;/secondary-title&gt;&lt;/titles&gt;&lt;periodical&gt;&lt;full-title&gt;Med Care&lt;/full-title&gt;&lt;/periodical&gt;&lt;pages&gt;439-45&lt;/pages&gt;&lt;volume&gt;52&lt;/volume&gt;&lt;number&gt;5&lt;/number&gt;&lt;edition&gt;2014/04/10&lt;/edition&gt;&lt;keywords&gt;&lt;keyword&gt;Double-Blind Method&lt;/keyword&gt;&lt;keyword&gt;Drug Therapy/*statistics &amp;amp; numerical data&lt;/keyword&gt;&lt;keyword&gt;Health Status&lt;/keyword&gt;&lt;keyword&gt;Health Surveys/*statistics &amp;amp; numerical data&lt;/keyword&gt;&lt;keyword&gt;Humans&lt;/keyword&gt;&lt;keyword&gt;Personal Satisfaction&lt;/keyword&gt;&lt;keyword&gt;Quality of Life&lt;/keyword&gt;&lt;keyword&gt;Randomized Controlled Trials as Topic/*statistics &amp;amp; numerical data&lt;/keyword&gt;&lt;keyword&gt;Reproducibility of Results&lt;/keyword&gt;&lt;keyword&gt;*Self Report&lt;/keyword&gt;&lt;keyword&gt;*Treatment Outcome&lt;/keyword&gt;&lt;/keywords&gt;&lt;dates&gt;&lt;year&gt;2014&lt;/year&gt;&lt;pub-dates&gt;&lt;date&gt;May&lt;/date&gt;&lt;/pub-dates&gt;&lt;/dates&gt;&lt;isbn&gt;1537-1948 (Electronic)&amp;#xD;0025-7079 (Linking)&lt;/isbn&gt;&lt;accession-num&gt;24714581&lt;/accession-num&gt;&lt;urls&gt;&lt;related-urls&gt;&lt;url&gt;https://www.ncbi.nlm.nih.gov/pubmed/24714581&lt;/url&gt;&lt;/related-urls&gt;&lt;/urls&gt;&lt;electronic-resource-num&gt;10.1097/MLR.000000000000010311&lt;/electronic-resource-num&gt;&lt;/record&gt;&lt;/Cite&gt;&lt;/EndNote&gt;</w:instrText>
      </w:r>
      <w:r>
        <w:fldChar w:fldCharType="separate"/>
      </w:r>
      <w:r w:rsidR="003D45BA" w:rsidRPr="003D45BA">
        <w:rPr>
          <w:noProof/>
          <w:vertAlign w:val="superscript"/>
        </w:rPr>
        <w:t>6</w:t>
      </w:r>
      <w:r>
        <w:fldChar w:fldCharType="end"/>
      </w:r>
      <w:r>
        <w:t xml:space="preserve">. </w:t>
      </w:r>
      <w:r w:rsidR="005715CA">
        <w:t xml:space="preserve">It </w:t>
      </w:r>
      <w:r w:rsidR="000E49EA">
        <w:t xml:space="preserve">is one of the most widely used measures of HRQoL, </w:t>
      </w:r>
      <w:r w:rsidR="005715CA">
        <w:t>including</w:t>
      </w:r>
      <w:r w:rsidR="000E49EA">
        <w:t xml:space="preserve"> </w:t>
      </w:r>
      <w:r w:rsidR="005715CA">
        <w:t>in</w:t>
      </w:r>
      <w:r w:rsidR="000E49EA">
        <w:t xml:space="preserve"> long COVID</w:t>
      </w:r>
      <w:r w:rsidR="008A732D">
        <w:fldChar w:fldCharType="begin">
          <w:fldData xml:space="preserve">PEVuZE5vdGU+PENpdGU+PEF1dGhvcj5MaXNrYTwvQXV0aG9yPjxZZWFyPjIwMjI8L1llYXI+PFJl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</w:fldData>
        </w:fldChar>
      </w:r>
      <w:r w:rsidR="008A732D">
        <w:instrText xml:space="preserve"> ADDIN EN.CITE </w:instrText>
      </w:r>
      <w:r w:rsidR="008A732D">
        <w:fldChar w:fldCharType="begin">
          <w:fldData xml:space="preserve">PEVuZE5vdGU+PENpdGU+PEF1dGhvcj5MaXNrYTwvQXV0aG9yPjxZZWFyPjIwMjI8L1llYXI+PFJl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</w:fldData>
        </w:fldChar>
      </w:r>
      <w:r w:rsidR="008A732D">
        <w:instrText xml:space="preserve"> ADDIN EN.CITE.DATA </w:instrText>
      </w:r>
      <w:r w:rsidR="008A732D">
        <w:fldChar w:fldCharType="end"/>
      </w:r>
      <w:r w:rsidR="008A732D">
        <w:fldChar w:fldCharType="separate"/>
      </w:r>
      <w:r w:rsidR="008A732D" w:rsidRPr="008A732D">
        <w:rPr>
          <w:noProof/>
          <w:vertAlign w:val="superscript"/>
        </w:rPr>
        <w:t>7</w:t>
      </w:r>
      <w:r w:rsidR="008A732D">
        <w:fldChar w:fldCharType="end"/>
      </w:r>
      <w:r w:rsidR="000E49EA">
        <w:t xml:space="preserve">. </w:t>
      </w:r>
      <w:r w:rsidR="003205C8">
        <w:t xml:space="preserve">Breathlessness was </w:t>
      </w:r>
      <w:r w:rsidR="00464413">
        <w:t xml:space="preserve">assessed </w:t>
      </w:r>
      <w:r w:rsidR="003205C8">
        <w:t xml:space="preserve">using </w:t>
      </w:r>
      <w:r>
        <w:t>the Dyspnoea-12</w:t>
      </w:r>
      <w:r w:rsidR="00464413">
        <w:t xml:space="preserve">, which </w:t>
      </w:r>
      <w:r w:rsidR="009F64E8">
        <w:t>has been used in previous long COVID studies and clinical practice</w:t>
      </w:r>
      <w:r w:rsidR="009F64E8">
        <w:fldChar w:fldCharType="begin"/>
      </w:r>
      <w:r w:rsidR="008A732D">
        <w:instrText xml:space="preserve"> ADDIN EN.CITE &lt;EndNote&gt;&lt;Cite&gt;&lt;Author&gt;Hylton&lt;/Author&gt;&lt;Year&gt;2022&lt;/Year&gt;&lt;RecNum&gt;910&lt;/RecNum&gt;&lt;DisplayText&gt;&lt;style face="superscript"&gt;8&lt;/style&gt;&lt;/DisplayText&gt;&lt;record&gt;&lt;rec-number&gt;910&lt;/rec-number&gt;&lt;foreign-keys&gt;&lt;key app="EN" db-id="e9vfz5228sfvziepx5fpwas2dvf0e90x95z9" timestamp="1751973786"&gt;910&lt;/key&gt;&lt;/foreign-keys&gt;&lt;ref-type name="Journal Article"&gt;17&lt;/ref-type&gt;&lt;contributors&gt;&lt;authors&gt;&lt;author&gt;Hylton, H.&lt;/author&gt;&lt;author&gt;Long, A.&lt;/author&gt;&lt;author&gt;Francis, C.&lt;/author&gt;&lt;author&gt;Taylor, R. R.&lt;/author&gt;&lt;author&gt;Ricketts, W. M.&lt;/author&gt;&lt;author&gt;Singh, R.&lt;/author&gt;&lt;author&gt;Pfeffer, P. E.&lt;/author&gt;&lt;/authors&gt;&lt;/contributors&gt;&lt;auth-address&gt;Barts Health NHS Trust, London, UK.&amp;#xD;Barts Health NHS Trust, London, UK and Barts and The London School of Medicine and Dentistry, London, UK.&amp;#xD;Barts Health NHS Trust, London, UK and honorary senior lecturer, Barts and The London School of Medicine and Dentistry, London, UK.&lt;/auth-address&gt;&lt;titles&gt;&lt;title&gt;Real-world use of the Breathing Pattern Assessment Tool in assessment of breathlessness post-COVID-19&lt;/title&gt;&lt;secondary-title&gt;Clin Med (Lond)&lt;/secondary-title&gt;&lt;/titles&gt;&lt;periodical&gt;&lt;full-title&gt;Clin Med (Lond)&lt;/full-title&gt;&lt;/periodical&gt;&lt;pages&gt;376-379&lt;/pages&gt;&lt;volume&gt;22&lt;/volume&gt;&lt;number&gt;4&lt;/number&gt;&lt;edition&gt;2022/06/28&lt;/edition&gt;&lt;keywords&gt;&lt;keyword&gt;breathlessness&lt;/keyword&gt;&lt;keyword&gt;dysfunctional breathing&lt;/keyword&gt;&lt;keyword&gt;follow-up&lt;/keyword&gt;&lt;keyword&gt;long COVID&lt;/keyword&gt;&lt;keyword&gt;sequalae&lt;/keyword&gt;&lt;/keywords&gt;&lt;dates&gt;&lt;year&gt;2022&lt;/year&gt;&lt;pub-dates&gt;&lt;date&gt;Jul 26&lt;/date&gt;&lt;/pub-dates&gt;&lt;/dates&gt;&lt;isbn&gt;1473-4893 (Electronic)&amp;#xD;1470-2118 (Print)&amp;#xD;1470-2118 (Linking)&lt;/isbn&gt;&lt;accession-num&gt;35760447&lt;/accession-num&gt;&lt;urls&gt;&lt;related-urls&gt;&lt;url&gt;https://www.ncbi.nlm.nih.gov/pubmed/35760447&lt;/url&gt;&lt;/related-urls&gt;&lt;/urls&gt;&lt;custom2&gt;PMC9345218&lt;/custom2&gt;&lt;electronic-resource-num&gt;10.7861/clinmed.2021-0759&lt;/electronic-resource-num&gt;&lt;/record&gt;&lt;/Cite&gt;&lt;/EndNote&gt;</w:instrText>
      </w:r>
      <w:r w:rsidR="009F64E8">
        <w:fldChar w:fldCharType="separate"/>
      </w:r>
      <w:r w:rsidR="008A732D" w:rsidRPr="008A732D">
        <w:rPr>
          <w:noProof/>
          <w:vertAlign w:val="superscript"/>
        </w:rPr>
        <w:t>8</w:t>
      </w:r>
      <w:r w:rsidR="009F64E8">
        <w:fldChar w:fldCharType="end"/>
      </w:r>
      <w:r w:rsidR="00976C0C">
        <w:t xml:space="preserve"> </w:t>
      </w:r>
      <w:r w:rsidR="001C359A">
        <w:t>(MCID</w:t>
      </w:r>
      <w:r w:rsidR="007D517A">
        <w:t>s</w:t>
      </w:r>
      <w:r w:rsidR="00695710">
        <w:t>:</w:t>
      </w:r>
      <w:r w:rsidR="001C359A">
        <w:t xml:space="preserve"> total score</w:t>
      </w:r>
      <w:r w:rsidR="007D517A">
        <w:t xml:space="preserve"> </w:t>
      </w:r>
      <w:r w:rsidR="0039331F">
        <w:t>2.8</w:t>
      </w:r>
      <w:r w:rsidR="001C359A">
        <w:t>;</w:t>
      </w:r>
      <w:r w:rsidR="0039331F">
        <w:t xml:space="preserve"> </w:t>
      </w:r>
      <w:r w:rsidR="001C359A">
        <w:t xml:space="preserve">physical subdomain </w:t>
      </w:r>
      <w:r w:rsidR="00464413" w:rsidRPr="00464413">
        <w:t>1.8</w:t>
      </w:r>
      <w:r w:rsidR="001C359A">
        <w:t>;</w:t>
      </w:r>
      <w:r w:rsidR="00464413" w:rsidRPr="00464413">
        <w:t xml:space="preserve"> </w:t>
      </w:r>
      <w:r w:rsidR="001C359A">
        <w:t>affective subdomain</w:t>
      </w:r>
      <w:r w:rsidR="00464413" w:rsidRPr="00464413">
        <w:t xml:space="preserve"> 1.</w:t>
      </w:r>
      <w:r w:rsidR="00464413">
        <w:t>1</w:t>
      </w:r>
      <w:r w:rsidR="001C359A">
        <w:t>)</w:t>
      </w:r>
      <w:r w:rsidR="00464413">
        <w:fldChar w:fldCharType="begin">
          <w:fldData xml:space="preserve">PEVuZE5vdGU+PENpdGU+PEF1dGhvcj5Fa3N0cm9tPC9BdXRob3I+PFllYXI+MjAyMDwvWWVhcj48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</w:fldData>
        </w:fldChar>
      </w:r>
      <w:r w:rsidR="008A732D">
        <w:instrText xml:space="preserve"> ADDIN EN.CITE </w:instrText>
      </w:r>
      <w:r w:rsidR="008A732D">
        <w:fldChar w:fldCharType="begin">
          <w:fldData xml:space="preserve">PEVuZE5vdGU+PENpdGU+PEF1dGhvcj5Fa3N0cm9tPC9BdXRob3I+PFllYXI+MjAyMDwvWWVhcj48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</w:fldData>
        </w:fldChar>
      </w:r>
      <w:r w:rsidR="008A732D">
        <w:instrText xml:space="preserve"> ADDIN EN.CITE.DATA </w:instrText>
      </w:r>
      <w:r w:rsidR="008A732D">
        <w:fldChar w:fldCharType="end"/>
      </w:r>
      <w:r w:rsidR="00464413">
        <w:fldChar w:fldCharType="separate"/>
      </w:r>
      <w:r w:rsidR="008A732D" w:rsidRPr="008A732D">
        <w:rPr>
          <w:noProof/>
          <w:vertAlign w:val="superscript"/>
        </w:rPr>
        <w:t>9</w:t>
      </w:r>
      <w:r w:rsidR="00464413">
        <w:fldChar w:fldCharType="end"/>
      </w:r>
      <w:r w:rsidR="00464413">
        <w:t>. Breathlessness was also assessed using Visual Analogue Scales</w:t>
      </w:r>
      <w:r w:rsidR="009F64E8">
        <w:t>, which have precedent for use in long COVID research</w:t>
      </w:r>
      <w:r w:rsidR="008A732D">
        <w:fldChar w:fldCharType="begin"/>
      </w:r>
      <w:r w:rsidR="008A732D">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8A732D">
        <w:fldChar w:fldCharType="separate"/>
      </w:r>
      <w:r w:rsidR="008A732D" w:rsidRPr="008A732D">
        <w:rPr>
          <w:noProof/>
          <w:vertAlign w:val="superscript"/>
        </w:rPr>
        <w:t>4</w:t>
      </w:r>
      <w:r w:rsidR="008A732D">
        <w:fldChar w:fldCharType="end"/>
      </w:r>
      <w:r w:rsidR="009F64E8">
        <w:t>,</w:t>
      </w:r>
      <w:r w:rsidR="00C44E38">
        <w:t xml:space="preserve"> </w:t>
      </w:r>
      <w:r w:rsidR="000C40E1">
        <w:t xml:space="preserve">using the question </w:t>
      </w:r>
      <w:r w:rsidR="000C40E1" w:rsidRPr="00756FE2">
        <w:t>“</w:t>
      </w:r>
      <w:r w:rsidR="000C40E1" w:rsidRPr="00815FE2">
        <w:t>rate the following levels of your breathlessness over the past 2 weeks: [1] at rest, [2] walking around the house, [3] climbing stairs, and [4] running”</w:t>
      </w:r>
      <w:r w:rsidR="00464413" w:rsidRPr="00756FE2">
        <w:t xml:space="preserve">, </w:t>
      </w:r>
      <w:r w:rsidR="00C44E38">
        <w:t xml:space="preserve">from 0 meaning no breathlessness to 100 meaning the most breathlessness possible, </w:t>
      </w:r>
      <w:r w:rsidR="001C359A">
        <w:t>(</w:t>
      </w:r>
      <w:r w:rsidR="00464413">
        <w:t xml:space="preserve"> MCID 10</w:t>
      </w:r>
      <w:r w:rsidR="001C359A">
        <w:t>)</w:t>
      </w:r>
      <w:r w:rsidR="00DD15B6">
        <w:fldChar w:fldCharType="begin"/>
      </w:r>
      <w:r w:rsidR="008A732D">
        <w:instrText xml:space="preserve"> ADDIN EN.CITE &lt;EndNote&gt;&lt;Cite&gt;&lt;Author&gt;Ries&lt;/Author&gt;&lt;Year&gt;2005&lt;/Year&gt;&lt;RecNum&gt;584&lt;/RecNum&gt;&lt;DisplayText&gt;&lt;style face="superscript"&gt;10&lt;/style&gt;&lt;/DisplayText&gt;&lt;record&gt;&lt;rec-number&gt;584&lt;/rec-number&gt;&lt;foreign-keys&gt;&lt;key app="EN" db-id="e9vfz5228sfvziepx5fpwas2dvf0e90x95z9" timestamp="1635148986"&gt;584&lt;/key&gt;&lt;/foreign-keys&gt;&lt;ref-type name="Journal Article"&gt;17&lt;/ref-type&gt;&lt;contributors&gt;&lt;authors&gt;&lt;author&gt;Ries, A. L.&lt;/author&gt;&lt;/authors&gt;&lt;/contributors&gt;&lt;auth-address&gt;University of California, UCSD Medical Center 200 W. Arbor Drive, San Diego, California 92103-8377, USA. aries@ucsd.edu&lt;/auth-address&gt;&lt;titles&gt;&lt;title&gt;Minimally clinically important difference for the UCSD Shortness of Breath Questionnaire, Borg Scale, and Visual Analog Scale&lt;/title&gt;&lt;secondary-title&gt;COPD&lt;/secondary-title&gt;&lt;/titles&gt;&lt;periodical&gt;&lt;full-title&gt;COPD&lt;/full-title&gt;&lt;abbr-1&gt;Copd&lt;/abbr-1&gt;&lt;/periodical&gt;&lt;pages&gt;105-10&lt;/pages&gt;&lt;volume&gt;2&lt;/volume&gt;&lt;number&gt;1&lt;/number&gt;&lt;edition&gt;2006/12/02&lt;/edition&gt;&lt;keywords&gt;&lt;keyword&gt;Data Interpretation, Statistical&lt;/keyword&gt;&lt;keyword&gt;Dyspnea/*diagnosis&lt;/keyword&gt;&lt;keyword&gt;Humans&lt;/keyword&gt;&lt;keyword&gt;Pain Measurement&lt;/keyword&gt;&lt;keyword&gt;Pulmonary Disease, Chronic Obstructive/*diagnosis&lt;/keyword&gt;&lt;keyword&gt;*Surveys and Questionnaires&lt;/keyword&gt;&lt;/keywords&gt;&lt;dates&gt;&lt;year&gt;2005&lt;/year&gt;&lt;pub-dates&gt;&lt;date&gt;Mar&lt;/date&gt;&lt;/pub-dates&gt;&lt;/dates&gt;&lt;isbn&gt;1541-2555 (Print)&amp;#xD;1541-2563 (Linking)&lt;/isbn&gt;&lt;accession-num&gt;17136970&lt;/accession-num&gt;&lt;urls&gt;&lt;related-urls&gt;&lt;url&gt;https://www.ncbi.nlm.nih.gov/pubmed/17136970&lt;/url&gt;&lt;/related-urls&gt;&lt;/urls&gt;&lt;electronic-resource-num&gt;10.1081/copd-200050655&lt;/electronic-resource-num&gt;&lt;/record&gt;&lt;/Cite&gt;&lt;/EndNote&gt;</w:instrText>
      </w:r>
      <w:r w:rsidR="00DD15B6">
        <w:fldChar w:fldCharType="separate"/>
      </w:r>
      <w:r w:rsidR="008A732D" w:rsidRPr="008A732D">
        <w:rPr>
          <w:noProof/>
          <w:vertAlign w:val="superscript"/>
        </w:rPr>
        <w:t>10</w:t>
      </w:r>
      <w:r w:rsidR="00DD15B6">
        <w:fldChar w:fldCharType="end"/>
      </w:r>
      <w:r w:rsidR="00DD15B6">
        <w:t>.</w:t>
      </w:r>
      <w:r w:rsidR="00464413">
        <w:t xml:space="preserve"> Anxiety was assessed using the GAD-7 </w:t>
      </w:r>
      <w:r w:rsidR="001C359A">
        <w:t>(</w:t>
      </w:r>
      <w:r w:rsidR="00464413">
        <w:t>MCID 4</w:t>
      </w:r>
      <w:r w:rsidR="001C359A">
        <w:t>)</w:t>
      </w:r>
      <w:r w:rsidR="00464413">
        <w:fldChar w:fldCharType="begin">
          <w:fldData xml:space="preserve">PEVuZE5vdGU+PENpdGU+PEF1dGhvcj5Ub3Vzc2FpbnQ8L0F1dGhvcj48WWVhcj4yMDIwPC9ZZWFy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</w:fldData>
        </w:fldChar>
      </w:r>
      <w:r w:rsidR="008A732D">
        <w:instrText xml:space="preserve"> ADDIN EN.CITE </w:instrText>
      </w:r>
      <w:r w:rsidR="008A732D">
        <w:fldChar w:fldCharType="begin">
          <w:fldData xml:space="preserve">PEVuZE5vdGU+PENpdGU+PEF1dGhvcj5Ub3Vzc2FpbnQ8L0F1dGhvcj48WWVhcj4yMDIwPC9ZZWFy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</w:fldData>
        </w:fldChar>
      </w:r>
      <w:r w:rsidR="008A732D">
        <w:instrText xml:space="preserve"> ADDIN EN.CITE.DATA </w:instrText>
      </w:r>
      <w:r w:rsidR="008A732D">
        <w:fldChar w:fldCharType="end"/>
      </w:r>
      <w:r w:rsidR="00464413">
        <w:fldChar w:fldCharType="separate"/>
      </w:r>
      <w:r w:rsidR="008A732D" w:rsidRPr="008A732D">
        <w:rPr>
          <w:noProof/>
          <w:vertAlign w:val="superscript"/>
        </w:rPr>
        <w:t>11</w:t>
      </w:r>
      <w:r w:rsidR="00464413">
        <w:fldChar w:fldCharType="end"/>
      </w:r>
      <w:r w:rsidR="001C359A">
        <w:t xml:space="preserve">, also previously </w:t>
      </w:r>
      <w:r w:rsidR="009F64E8">
        <w:t>used in long COVID research</w:t>
      </w:r>
      <w:r w:rsidR="009F64E8">
        <w:fldChar w:fldCharType="begin">
          <w:fldData xml:space="preserve">PEVuZE5vdGU+PENpdGU+PEF1dGhvcj5TYXVlcjwvQXV0aG9yPjxZZWFyPjIwMjQ8L1llYXI+PFJl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==
</w:fldData>
        </w:fldChar>
      </w:r>
      <w:r w:rsidR="008A732D">
        <w:instrText xml:space="preserve"> ADDIN EN.CITE </w:instrText>
      </w:r>
      <w:r w:rsidR="008A732D">
        <w:fldChar w:fldCharType="begin">
          <w:fldData xml:space="preserve">PEVuZE5vdGU+PENpdGU+PEF1dGhvcj5TYXVlcjwvQXV0aG9yPjxZZWFyPjIwMjQ8L1llYXI+PFJl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==
</w:fldData>
        </w:fldChar>
      </w:r>
      <w:r w:rsidR="008A732D">
        <w:instrText xml:space="preserve"> ADDIN EN.CITE.DATA </w:instrText>
      </w:r>
      <w:r w:rsidR="008A732D">
        <w:fldChar w:fldCharType="end"/>
      </w:r>
      <w:r w:rsidR="009F64E8">
        <w:fldChar w:fldCharType="separate"/>
      </w:r>
      <w:r w:rsidR="008A732D" w:rsidRPr="008A732D">
        <w:rPr>
          <w:noProof/>
          <w:vertAlign w:val="superscript"/>
        </w:rPr>
        <w:t>12</w:t>
      </w:r>
      <w:r w:rsidR="009F64E8">
        <w:fldChar w:fldCharType="end"/>
      </w:r>
      <w:r w:rsidR="00464413">
        <w:t>. Respiratory symptom impact</w:t>
      </w:r>
      <w:r w:rsidR="00976C0C">
        <w:t xml:space="preserve"> was assessed</w:t>
      </w:r>
      <w:r w:rsidR="00464413">
        <w:t xml:space="preserve"> using the COPD Assessment Test (CAT) </w:t>
      </w:r>
      <w:r w:rsidR="001C359A">
        <w:t>(</w:t>
      </w:r>
      <w:r w:rsidR="00464413">
        <w:t>MCID 2</w:t>
      </w:r>
      <w:r w:rsidR="001C359A">
        <w:t>)</w:t>
      </w:r>
      <w:r w:rsidR="00464413">
        <w:fldChar w:fldCharType="begin">
          <w:fldData xml:space="preserve">PEVuZE5vdGU+PENpdGU+PEF1dGhvcj5Lb248L0F1dGhvcj48WWVhcj4yMDE0PC9ZZWFyPjxSZWNO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==
</w:fldData>
        </w:fldChar>
      </w:r>
      <w:r w:rsidR="008A732D">
        <w:instrText xml:space="preserve"> ADDIN EN.CITE </w:instrText>
      </w:r>
      <w:r w:rsidR="008A732D">
        <w:fldChar w:fldCharType="begin">
          <w:fldData xml:space="preserve">PEVuZE5vdGU+PENpdGU+PEF1dGhvcj5Lb248L0F1dGhvcj48WWVhcj4yMDE0PC9ZZWFyPjxSZWNO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==
</w:fldData>
        </w:fldChar>
      </w:r>
      <w:r w:rsidR="008A732D">
        <w:instrText xml:space="preserve"> ADDIN EN.CITE.DATA </w:instrText>
      </w:r>
      <w:r w:rsidR="008A732D">
        <w:fldChar w:fldCharType="end"/>
      </w:r>
      <w:r w:rsidR="00464413">
        <w:fldChar w:fldCharType="separate"/>
      </w:r>
      <w:r w:rsidR="008A732D" w:rsidRPr="008A732D">
        <w:rPr>
          <w:noProof/>
          <w:vertAlign w:val="superscript"/>
        </w:rPr>
        <w:t>13</w:t>
      </w:r>
      <w:r w:rsidR="00464413">
        <w:fldChar w:fldCharType="end"/>
      </w:r>
      <w:r w:rsidR="00D710C8">
        <w:t>,</w:t>
      </w:r>
      <w:r w:rsidR="009F64E8">
        <w:t xml:space="preserve"> and </w:t>
      </w:r>
      <w:r w:rsidR="003321A9">
        <w:t xml:space="preserve">has been </w:t>
      </w:r>
      <w:r w:rsidR="009F64E8">
        <w:t>used in long COVID research</w:t>
      </w:r>
      <w:r w:rsidR="009F64E8">
        <w:fldChar w:fldCharType="begin">
          <w:fldData xml:space="preserve">PEVuZE5vdGU+PENpdGU+PEF1dGhvcj5Tb3JpbDwvQXV0aG9yPjxZZWFyPjIwMjI8L1llYXI+PFJl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=
</w:fldData>
        </w:fldChar>
      </w:r>
      <w:r w:rsidR="008A732D">
        <w:instrText xml:space="preserve"> ADDIN EN.CITE </w:instrText>
      </w:r>
      <w:r w:rsidR="008A732D">
        <w:fldChar w:fldCharType="begin">
          <w:fldData xml:space="preserve">PEVuZE5vdGU+PENpdGU+PEF1dGhvcj5Tb3JpbDwvQXV0aG9yPjxZZWFyPjIwMjI8L1llYXI+PFJl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=
</w:fldData>
        </w:fldChar>
      </w:r>
      <w:r w:rsidR="008A732D">
        <w:instrText xml:space="preserve"> ADDIN EN.CITE.DATA </w:instrText>
      </w:r>
      <w:r w:rsidR="008A732D">
        <w:fldChar w:fldCharType="end"/>
      </w:r>
      <w:r w:rsidR="009F64E8">
        <w:fldChar w:fldCharType="separate"/>
      </w:r>
      <w:r w:rsidR="008A732D" w:rsidRPr="008A732D">
        <w:rPr>
          <w:noProof/>
          <w:vertAlign w:val="superscript"/>
        </w:rPr>
        <w:t>14</w:t>
      </w:r>
      <w:r w:rsidR="009F64E8">
        <w:fldChar w:fldCharType="end"/>
      </w:r>
      <w:r w:rsidR="00464413">
        <w:t>.</w:t>
      </w:r>
      <w:r>
        <w:t xml:space="preserve"> </w:t>
      </w:r>
    </w:p>
    <w:p w14:paraId="6B1D5E26" w14:textId="2EA2E274" w:rsidR="005A2956" w:rsidRPr="007E3231" w:rsidRDefault="005A2956" w:rsidP="005A2956">
      <w:r>
        <w:t xml:space="preserve">The ENO Breathe team proactively asked participants about any adverse events or experiences and encouraged them to report anything potential interest. </w:t>
      </w:r>
      <w:r w:rsidR="005E6C4F">
        <w:t xml:space="preserve">Due to concerns about potential post-exertional symptom exacerbation or fatigue, change in the RAND-36 question </w:t>
      </w:r>
      <w:r w:rsidR="00CF7595">
        <w:t>regarding</w:t>
      </w:r>
      <w:r w:rsidR="005E6C4F">
        <w:t xml:space="preserve"> energy and fatigue was assessed</w:t>
      </w:r>
      <w:r w:rsidR="00D73330">
        <w:t xml:space="preserve"> specifically</w:t>
      </w:r>
      <w:r w:rsidR="005E6C4F">
        <w:t xml:space="preserve">. </w:t>
      </w:r>
    </w:p>
    <w:p w14:paraId="7BE3BED8" w14:textId="77777777" w:rsidR="005A2956" w:rsidRPr="007E3231" w:rsidRDefault="005A2956" w:rsidP="007E3231"/>
    <w:p w14:paraId="4FCFD2FC" w14:textId="76741E82" w:rsidR="001A37D9" w:rsidRDefault="001A37D9" w:rsidP="001A37D9">
      <w:pPr>
        <w:pStyle w:val="Heading3"/>
      </w:pPr>
      <w:r>
        <w:t>Data collection</w:t>
      </w:r>
    </w:p>
    <w:p w14:paraId="5FC35EE1" w14:textId="7E9D2C16" w:rsidR="008A04FF" w:rsidRPr="008A04FF" w:rsidRDefault="008A04FF" w:rsidP="008A04FF">
      <w:bookmarkStart w:id="8" w:name="_Hlk202870542"/>
      <w:r>
        <w:t>Data were collected prior to starting the first session</w:t>
      </w:r>
      <w:r w:rsidR="00336319">
        <w:t>,</w:t>
      </w:r>
      <w:r>
        <w:t xml:space="preserve"> and again in the week following their last live session</w:t>
      </w:r>
      <w:r w:rsidR="00336319">
        <w:t>,</w:t>
      </w:r>
      <w:r w:rsidR="000835FC">
        <w:t xml:space="preserve"> using </w:t>
      </w:r>
      <w:r w:rsidR="00336319">
        <w:t xml:space="preserve">online </w:t>
      </w:r>
      <w:r w:rsidR="000835FC">
        <w:t>self-completion forms</w:t>
      </w:r>
      <w:bookmarkEnd w:id="8"/>
      <w:r w:rsidR="008067A7">
        <w:t>, between October 2020 and October 2022</w:t>
      </w:r>
      <w:r w:rsidR="000835FC">
        <w:t>.</w:t>
      </w:r>
    </w:p>
    <w:p w14:paraId="5E9D338F" w14:textId="715F2A87" w:rsidR="001A37D9" w:rsidRDefault="001A37D9" w:rsidP="001A37D9">
      <w:pPr>
        <w:pStyle w:val="Heading3"/>
      </w:pPr>
      <w:r>
        <w:t xml:space="preserve">Statistical Analysis </w:t>
      </w:r>
    </w:p>
    <w:p w14:paraId="714647B4" w14:textId="39D638D5" w:rsidR="00007B29" w:rsidRDefault="005A284C" w:rsidP="001A37D9">
      <w:r>
        <w:t>Data are presented as mean and standard deviation, or median and interquartile range as appropriate. Paired t-tests and W</w:t>
      </w:r>
      <w:r w:rsidRPr="00987A2C">
        <w:t>ilcoxon</w:t>
      </w:r>
      <w:r>
        <w:t xml:space="preserve"> </w:t>
      </w:r>
      <w:r w:rsidRPr="00987A2C">
        <w:t>signed</w:t>
      </w:r>
      <w:r w:rsidR="001C359A">
        <w:t>-</w:t>
      </w:r>
      <w:r w:rsidRPr="00987A2C">
        <w:t>rank</w:t>
      </w:r>
      <w:r>
        <w:t xml:space="preserve"> </w:t>
      </w:r>
      <w:r w:rsidRPr="00987A2C">
        <w:t>test</w:t>
      </w:r>
      <w:r>
        <w:t>s were used as appropriate</w:t>
      </w:r>
      <w:r w:rsidR="00BB1835">
        <w:t xml:space="preserve"> to compare pre and post intervention outcome measures, with</w:t>
      </w:r>
      <w:r w:rsidR="009D6DE1">
        <w:t xml:space="preserve"> </w:t>
      </w:r>
      <w:r w:rsidR="00BB1835">
        <w:t>m</w:t>
      </w:r>
      <w:r w:rsidR="009D6DE1">
        <w:t>ean difference and 95% CI</w:t>
      </w:r>
      <w:r w:rsidR="003321A9">
        <w:t>, or median difference IQR,</w:t>
      </w:r>
      <w:r w:rsidR="009D6DE1">
        <w:t xml:space="preserve"> provided as an estimate of effect size.</w:t>
      </w:r>
      <w:r w:rsidR="00BB1835">
        <w:t xml:space="preserve"> </w:t>
      </w:r>
    </w:p>
    <w:p w14:paraId="30BE58FB" w14:textId="0EC2CB91" w:rsidR="001A37D9" w:rsidRDefault="00007B29" w:rsidP="001A37D9">
      <w:r>
        <w:t xml:space="preserve">To investigate if certain characteristics were associated with clinically important changes in measures and engagement with the programme, univariate logistic </w:t>
      </w:r>
      <w:r w:rsidR="00BB1835">
        <w:t xml:space="preserve">regression models </w:t>
      </w:r>
      <w:r w:rsidR="00336319">
        <w:t>we</w:t>
      </w:r>
      <w:r w:rsidR="00BB1835">
        <w:t xml:space="preserve">re used to identify </w:t>
      </w:r>
      <w:r w:rsidR="00CF7595">
        <w:t xml:space="preserve">baseline </w:t>
      </w:r>
      <w:r>
        <w:t xml:space="preserve">clinical, demographic and outcome measures </w:t>
      </w:r>
      <w:r w:rsidR="00BB1835">
        <w:t xml:space="preserve">associated with </w:t>
      </w:r>
      <w:r>
        <w:t xml:space="preserve">at least MCID </w:t>
      </w:r>
      <w:r w:rsidR="00BB1835">
        <w:t xml:space="preserve">improvements and full participation. </w:t>
      </w:r>
      <w:r w:rsidR="005A284C">
        <w:t>Data were analysed using STATA</w:t>
      </w:r>
      <w:r w:rsidR="000835FC">
        <w:t xml:space="preserve"> (version 14)</w:t>
      </w:r>
      <w:r w:rsidR="005A284C">
        <w:t>.</w:t>
      </w:r>
      <w:r w:rsidR="00EB0617">
        <w:t xml:space="preserve"> STROBE reporting guidelines were used.</w:t>
      </w:r>
      <w:r w:rsidR="00F13D35">
        <w:t xml:space="preserve"> A sample size calculation was not completed before analysis as all eligible participants were included from the available data</w:t>
      </w:r>
      <w:r w:rsidR="00537F8C">
        <w:t>.</w:t>
      </w:r>
    </w:p>
    <w:p w14:paraId="0C99F0A5" w14:textId="19B3B62E" w:rsidR="00BA2992" w:rsidRDefault="00BA2992" w:rsidP="001A37D9">
      <w:r w:rsidRPr="00BA2992">
        <w:lastRenderedPageBreak/>
        <w:t xml:space="preserve">The funding source had no role in </w:t>
      </w:r>
      <w:r w:rsidR="0082354C" w:rsidRPr="0082354C">
        <w:t xml:space="preserve">data collection, analysis, interpretation, writing of the manuscript and the decision to submit. </w:t>
      </w:r>
      <w:r w:rsidR="0082354C">
        <w:t>A</w:t>
      </w:r>
      <w:r w:rsidR="0082354C" w:rsidRPr="0082354C">
        <w:t xml:space="preserve">ll authors had access to all the data, and </w:t>
      </w:r>
      <w:r w:rsidR="0082354C">
        <w:t>KEJP and NSH</w:t>
      </w:r>
      <w:r w:rsidR="0082354C" w:rsidRPr="0082354C">
        <w:t xml:space="preserve"> have verified the data. </w:t>
      </w:r>
    </w:p>
    <w:p w14:paraId="3E5B5D64" w14:textId="77777777" w:rsidR="00144DA1" w:rsidRDefault="00144DA1" w:rsidP="001A37D9"/>
    <w:p w14:paraId="6EB18843" w14:textId="580AD444" w:rsidR="001A37D9" w:rsidRDefault="001A37D9" w:rsidP="00DC6FD4">
      <w:pPr>
        <w:pStyle w:val="Heading1"/>
      </w:pPr>
      <w:r>
        <w:t>Results</w:t>
      </w:r>
    </w:p>
    <w:p w14:paraId="5665CB54" w14:textId="41805C13" w:rsidR="00A61BA8" w:rsidRDefault="00433CF8" w:rsidP="00C413C6">
      <w:r>
        <w:t>There were</w:t>
      </w:r>
      <w:r w:rsidR="00E247EE">
        <w:t xml:space="preserve"> 1</w:t>
      </w:r>
      <w:r>
        <w:t>640</w:t>
      </w:r>
      <w:r w:rsidR="00E247EE">
        <w:t xml:space="preserve"> participants</w:t>
      </w:r>
      <w:r w:rsidR="005A2956">
        <w:t xml:space="preserve"> in ENO Breathe</w:t>
      </w:r>
      <w:r w:rsidR="00E247EE">
        <w:t xml:space="preserve"> during the data collection period</w:t>
      </w:r>
      <w:r w:rsidR="005A2956">
        <w:t>.</w:t>
      </w:r>
      <w:r>
        <w:t xml:space="preserve"> </w:t>
      </w:r>
      <w:r w:rsidR="00E069C8">
        <w:t xml:space="preserve">213 </w:t>
      </w:r>
      <w:r w:rsidR="00E247EE">
        <w:t xml:space="preserve">were </w:t>
      </w:r>
      <w:r w:rsidR="005831A0">
        <w:t>excluded</w:t>
      </w:r>
      <w:r w:rsidR="00E247EE">
        <w:t xml:space="preserve"> </w:t>
      </w:r>
      <w:r w:rsidR="005831A0">
        <w:t>as data</w:t>
      </w:r>
      <w:r w:rsidR="00E069C8">
        <w:t xml:space="preserve"> were missing</w:t>
      </w:r>
      <w:r w:rsidR="005831A0">
        <w:t xml:space="preserve"> on</w:t>
      </w:r>
      <w:r w:rsidR="00E247EE">
        <w:t xml:space="preserve"> key demographics</w:t>
      </w:r>
      <w:r w:rsidR="005D429E">
        <w:t xml:space="preserve"> (age, gender, ethnicity/race)</w:t>
      </w:r>
      <w:r w:rsidR="00E247EE">
        <w:t xml:space="preserve">, </w:t>
      </w:r>
      <w:r w:rsidR="00E069C8">
        <w:t>or key outcome measures at baseline. We also removed participants who reported long COVID for less than 90 days, in keeping with current long COVID/</w:t>
      </w:r>
      <w:r w:rsidR="005F6E57">
        <w:t>Post COVID-19 condition</w:t>
      </w:r>
      <w:r w:rsidR="00E069C8">
        <w:t xml:space="preserve"> clinical guidelines</w:t>
      </w:r>
      <w:r w:rsidR="005F6E57">
        <w:fldChar w:fldCharType="begin"/>
      </w:r>
      <w:r w:rsidR="008A732D">
        <w:instrText xml:space="preserve"> ADDIN EN.CITE &lt;EndNote&gt;&lt;Cite&gt;&lt;Author&gt;NICE&lt;/Author&gt;&lt;Year&gt;2024&lt;/Year&gt;&lt;RecNum&gt;602&lt;/RecNum&gt;&lt;DisplayText&gt;&lt;style face="superscript"&gt;15&lt;/style&gt;&lt;/DisplayText&gt;&lt;record&gt;&lt;rec-number&gt;602&lt;/rec-number&gt;&lt;foreign-keys&gt;&lt;key app="EN" db-id="e9vfz5228sfvziepx5fpwas2dvf0e90x95z9" timestamp="1637932220"&gt;602&lt;/key&gt;&lt;/foreign-keys&gt;&lt;ref-type name="Generic"&gt;13&lt;/ref-type&gt;&lt;contributors&gt;&lt;authors&gt;&lt;author&gt;NICE&lt;/author&gt;&lt;/authors&gt;&lt;/contributors&gt;&lt;titles&gt;&lt;title&gt;NICE guideline [NG188] COVID-19 rapid guideline: managing the long-term effects of COVID-19. Version 1.7 (Updated 25 Jan 2024)&lt;/title&gt;&lt;/titles&gt;&lt;dates&gt;&lt;year&gt;2024&lt;/year&gt;&lt;/dates&gt;&lt;isbn&gt;978-1-4731-3943-5&lt;/isbn&gt;&lt;urls&gt;&lt;related-urls&gt;&lt;url&gt;https://www.nice.org.uk/guidance/ng188&lt;/url&gt;&lt;/related-urls&gt;&lt;/urls&gt;&lt;/record&gt;&lt;/Cite&gt;&lt;/EndNote&gt;</w:instrText>
      </w:r>
      <w:r w:rsidR="005F6E57">
        <w:fldChar w:fldCharType="separate"/>
      </w:r>
      <w:r w:rsidR="008A732D" w:rsidRPr="008A732D">
        <w:rPr>
          <w:noProof/>
          <w:vertAlign w:val="superscript"/>
        </w:rPr>
        <w:t>15</w:t>
      </w:r>
      <w:r w:rsidR="005F6E57">
        <w:fldChar w:fldCharType="end"/>
      </w:r>
      <w:r w:rsidR="00E247EE">
        <w:t>.</w:t>
      </w:r>
      <w:bookmarkStart w:id="9" w:name="_Hlk212541808"/>
      <w:r w:rsidR="009E27F9">
        <w:t xml:space="preserve"> No data from participants in the </w:t>
      </w:r>
      <w:r w:rsidR="0083632D">
        <w:t xml:space="preserve">previous </w:t>
      </w:r>
      <w:r w:rsidR="009E27F9">
        <w:t>RCT of this intervention</w:t>
      </w:r>
      <w:r w:rsidR="00CF7595">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CF7595">
        <w:fldChar w:fldCharType="separate"/>
      </w:r>
      <w:r w:rsidR="003D45BA" w:rsidRPr="003D45BA">
        <w:rPr>
          <w:noProof/>
          <w:vertAlign w:val="superscript"/>
        </w:rPr>
        <w:t>4</w:t>
      </w:r>
      <w:r w:rsidR="00CF7595">
        <w:fldChar w:fldCharType="end"/>
      </w:r>
      <w:r w:rsidR="009E27F9">
        <w:t xml:space="preserve"> were included in</w:t>
      </w:r>
      <w:r w:rsidR="00E247EE">
        <w:t xml:space="preserve"> </w:t>
      </w:r>
      <w:bookmarkStart w:id="10" w:name="_Hlk205195777"/>
      <w:r w:rsidR="009E27F9">
        <w:t xml:space="preserve">the current study. </w:t>
      </w:r>
      <w:bookmarkEnd w:id="9"/>
      <w:r w:rsidR="00E247EE">
        <w:t xml:space="preserve">A total of </w:t>
      </w:r>
      <w:r w:rsidR="00E069C8">
        <w:t>14</w:t>
      </w:r>
      <w:r w:rsidR="005F6E57">
        <w:t>13</w:t>
      </w:r>
      <w:r w:rsidR="00E069C8">
        <w:t xml:space="preserve"> </w:t>
      </w:r>
      <w:r w:rsidR="00C413C6">
        <w:t>programme participants were included</w:t>
      </w:r>
      <w:r w:rsidR="00F461F3">
        <w:t xml:space="preserve"> in this analysis; </w:t>
      </w:r>
      <w:r w:rsidR="00C413C6">
        <w:t>mean(SD) age 49(11.9) years, BMI 28(7.2)</w:t>
      </w:r>
      <w:r w:rsidR="0010722E">
        <w:t>,</w:t>
      </w:r>
      <w:r w:rsidR="00C413C6">
        <w:t xml:space="preserve"> </w:t>
      </w:r>
      <w:r w:rsidR="000E49EA">
        <w:t>11</w:t>
      </w:r>
      <w:r w:rsidR="002A647D">
        <w:t>30</w:t>
      </w:r>
      <w:r w:rsidR="000E49EA">
        <w:t xml:space="preserve"> (</w:t>
      </w:r>
      <w:r w:rsidR="00C413C6">
        <w:t>80%</w:t>
      </w:r>
      <w:r w:rsidR="000E49EA">
        <w:t xml:space="preserve">) </w:t>
      </w:r>
      <w:r w:rsidR="00C413C6">
        <w:t>female</w:t>
      </w:r>
      <w:r w:rsidR="0010722E">
        <w:t>,</w:t>
      </w:r>
      <w:r w:rsidR="005831A0">
        <w:t xml:space="preserve"> and</w:t>
      </w:r>
      <w:r w:rsidR="00C413C6">
        <w:t xml:space="preserve"> </w:t>
      </w:r>
      <w:r w:rsidR="000E49EA">
        <w:t>11</w:t>
      </w:r>
      <w:r w:rsidR="002A647D">
        <w:t>6</w:t>
      </w:r>
      <w:r w:rsidR="000E49EA">
        <w:t>5 (</w:t>
      </w:r>
      <w:r w:rsidR="002A647D">
        <w:t>82</w:t>
      </w:r>
      <w:r w:rsidR="00C413C6">
        <w:t>%</w:t>
      </w:r>
      <w:r w:rsidR="000E49EA">
        <w:t>) reported</w:t>
      </w:r>
      <w:r w:rsidR="00C413C6">
        <w:t xml:space="preserve"> white ethnicity. Participants reported experiencing long COVID symptoms for</w:t>
      </w:r>
      <w:r w:rsidR="005831A0">
        <w:t xml:space="preserve"> </w:t>
      </w:r>
      <w:r w:rsidR="002A647D">
        <w:t>a median of 415 [IQR 246-601</w:t>
      </w:r>
      <w:r w:rsidR="008D772C">
        <w:t>]</w:t>
      </w:r>
      <w:r w:rsidR="002A647D">
        <w:t>, range 90-964</w:t>
      </w:r>
      <w:r w:rsidR="003321A9">
        <w:t>,</w:t>
      </w:r>
      <w:r w:rsidR="00C413C6">
        <w:t xml:space="preserve"> days at the time of registration </w:t>
      </w:r>
      <w:r w:rsidR="00CB4167">
        <w:t xml:space="preserve">with </w:t>
      </w:r>
      <w:r w:rsidR="00C413C6">
        <w:t xml:space="preserve">the programme (Table 1). </w:t>
      </w:r>
    </w:p>
    <w:p w14:paraId="37316517" w14:textId="27C046EE" w:rsidR="00C413C6" w:rsidRDefault="002A647D" w:rsidP="00C413C6">
      <w:r>
        <w:t>118</w:t>
      </w:r>
      <w:r w:rsidR="00BB0220">
        <w:t>8</w:t>
      </w:r>
      <w:r>
        <w:t xml:space="preserve"> </w:t>
      </w:r>
      <w:r w:rsidR="005831A0">
        <w:t xml:space="preserve">(84%) </w:t>
      </w:r>
      <w:r w:rsidR="00C413C6">
        <w:t>participants provided follow-up data on completion of the programme.</w:t>
      </w:r>
      <w:bookmarkEnd w:id="10"/>
      <w:r w:rsidR="00BB0220">
        <w:t xml:space="preserve"> A small number of participants did not </w:t>
      </w:r>
      <w:r w:rsidR="0010722E">
        <w:t xml:space="preserve">provide </w:t>
      </w:r>
      <w:r w:rsidR="00BB0220">
        <w:t>complete follow</w:t>
      </w:r>
      <w:r w:rsidR="00CF7595">
        <w:t>-</w:t>
      </w:r>
      <w:r w:rsidR="00BB0220">
        <w:t>up data (Table 2).</w:t>
      </w:r>
      <w:r w:rsidR="00676C62" w:rsidRPr="00676C62">
        <w:t xml:space="preserve"> </w:t>
      </w:r>
      <w:bookmarkStart w:id="11" w:name="_Hlk205197816"/>
      <w:r w:rsidR="00676C62">
        <w:t>Compliance with the intervention was high</w:t>
      </w:r>
      <w:r w:rsidR="00C163A7">
        <w:t xml:space="preserve"> with participants attending a me</w:t>
      </w:r>
      <w:r w:rsidR="00831959">
        <w:t xml:space="preserve">dian </w:t>
      </w:r>
      <w:r w:rsidR="00C163A7">
        <w:t>of</w:t>
      </w:r>
      <w:r w:rsidR="00676C62">
        <w:t xml:space="preserve"> </w:t>
      </w:r>
      <w:r w:rsidR="00831959">
        <w:t>6</w:t>
      </w:r>
      <w:r w:rsidR="00C163A7">
        <w:t xml:space="preserve"> </w:t>
      </w:r>
      <w:r w:rsidR="00831959">
        <w:t>[IQR 5-6]</w:t>
      </w:r>
      <w:r w:rsidR="00C163A7">
        <w:t xml:space="preserve"> of a possible 6</w:t>
      </w:r>
      <w:r w:rsidR="00676C62">
        <w:t xml:space="preserve"> live online sessions</w:t>
      </w:r>
      <w:bookmarkEnd w:id="11"/>
      <w:r w:rsidR="00676C62">
        <w:t xml:space="preserve">. </w:t>
      </w:r>
      <w:bookmarkStart w:id="12" w:name="_Hlk212716603"/>
      <w:r w:rsidR="00846CFF">
        <w:t>There were no reported significant adverse events</w:t>
      </w:r>
      <w:bookmarkEnd w:id="12"/>
      <w:r w:rsidR="00846CFF">
        <w:t xml:space="preserve"> and the RAND-36 question relating to energy/fatigue showed an improvement</w:t>
      </w:r>
      <w:r w:rsidR="000858D4">
        <w:t xml:space="preserve"> from baseline 20 [10 to 35] to 25 [10 to 40] at follow</w:t>
      </w:r>
      <w:r w:rsidR="0010722E">
        <w:t>-</w:t>
      </w:r>
      <w:r w:rsidR="000858D4">
        <w:t xml:space="preserve">up (median difference </w:t>
      </w:r>
      <w:r w:rsidR="00846CFF">
        <w:t>5 [-5 to 15],</w:t>
      </w:r>
      <w:r w:rsidR="00846CFF" w:rsidRPr="005E6C4F">
        <w:t xml:space="preserve"> </w:t>
      </w:r>
      <w:r w:rsidR="00846CFF">
        <w:t>p&lt;0.0</w:t>
      </w:r>
      <w:r w:rsidR="000858D4">
        <w:t>0</w:t>
      </w:r>
      <w:r w:rsidR="00846CFF">
        <w:t>01).</w:t>
      </w:r>
    </w:p>
    <w:p w14:paraId="68267F51" w14:textId="119F350A" w:rsidR="00C413C6" w:rsidRDefault="00C413C6" w:rsidP="00C413C6">
      <w:bookmarkStart w:id="13" w:name="_Hlk205196012"/>
      <w:r>
        <w:t>Completing ENO-Breathe was associated with improvements (</w:t>
      </w:r>
      <w:r w:rsidR="00FE01FD">
        <w:t xml:space="preserve">median difference [IQR], or </w:t>
      </w:r>
      <w:r>
        <w:t>mean difference</w:t>
      </w:r>
      <w:r w:rsidR="00FE01FD">
        <w:t xml:space="preserve"> (</w:t>
      </w:r>
      <w:r>
        <w:t>95% CI</w:t>
      </w:r>
      <w:r w:rsidR="00FE01FD">
        <w:t>)</w:t>
      </w:r>
      <w:r>
        <w:t xml:space="preserve">) in </w:t>
      </w:r>
      <w:r w:rsidR="005A284C">
        <w:t>Health</w:t>
      </w:r>
      <w:r w:rsidR="0010722E">
        <w:t>-</w:t>
      </w:r>
      <w:r w:rsidR="005A284C">
        <w:t>Related Quality of Life (</w:t>
      </w:r>
      <w:r>
        <w:t>RAND-36 MHC</w:t>
      </w:r>
      <w:r w:rsidR="005A284C">
        <w:t xml:space="preserve">, </w:t>
      </w:r>
      <w:r w:rsidR="00FE01FD">
        <w:t>2.9</w:t>
      </w:r>
      <w:r w:rsidR="00381136">
        <w:t>8</w:t>
      </w:r>
      <w:r w:rsidR="00FE01FD">
        <w:t xml:space="preserve"> [-1.53 to 8.42]</w:t>
      </w:r>
      <w:r w:rsidR="005A284C">
        <w:t>; and</w:t>
      </w:r>
      <w:r>
        <w:t xml:space="preserve"> PHC </w:t>
      </w:r>
      <w:r w:rsidR="00FE01FD">
        <w:t>1.69 [-1.3</w:t>
      </w:r>
      <w:r w:rsidR="00381136">
        <w:t>2</w:t>
      </w:r>
      <w:r w:rsidR="00FE01FD">
        <w:t xml:space="preserve"> to 5.0</w:t>
      </w:r>
      <w:r w:rsidR="00381136">
        <w:t>1</w:t>
      </w:r>
      <w:r w:rsidR="00FE01FD">
        <w:t>]</w:t>
      </w:r>
      <w:r>
        <w:t>),</w:t>
      </w:r>
      <w:r w:rsidR="005A284C">
        <w:t xml:space="preserve"> breathlessness</w:t>
      </w:r>
      <w:r>
        <w:t xml:space="preserve"> </w:t>
      </w:r>
      <w:r w:rsidR="005A284C">
        <w:t>(</w:t>
      </w:r>
      <w:r>
        <w:t xml:space="preserve">Dyspnoea-12 </w:t>
      </w:r>
      <w:r w:rsidR="00FE01FD" w:rsidRPr="004037C1">
        <w:t>-4</w:t>
      </w:r>
      <w:r w:rsidR="00FE01FD">
        <w:t>.29</w:t>
      </w:r>
      <w:r w:rsidR="00FE01FD" w:rsidRPr="004037C1">
        <w:t xml:space="preserve"> </w:t>
      </w:r>
      <w:r w:rsidR="00FE01FD">
        <w:t>(</w:t>
      </w:r>
      <w:r w:rsidR="00FE01FD" w:rsidRPr="004037C1">
        <w:t>-4</w:t>
      </w:r>
      <w:r w:rsidR="00FE01FD">
        <w:t>.</w:t>
      </w:r>
      <w:r w:rsidR="00FE01FD" w:rsidRPr="004037C1">
        <w:t>6</w:t>
      </w:r>
      <w:r w:rsidR="00FE01FD">
        <w:t>4</w:t>
      </w:r>
      <w:r w:rsidR="00FE01FD" w:rsidRPr="004037C1">
        <w:t xml:space="preserve"> to -3</w:t>
      </w:r>
      <w:r w:rsidR="00FE01FD">
        <w:t>.</w:t>
      </w:r>
      <w:r w:rsidR="00FE01FD" w:rsidRPr="004037C1">
        <w:t>9</w:t>
      </w:r>
      <w:r w:rsidR="00FE01FD">
        <w:t>4)</w:t>
      </w:r>
      <w:r w:rsidR="005A284C">
        <w:t>; and</w:t>
      </w:r>
      <w:r>
        <w:t xml:space="preserve"> VAS breathlessness scores walking </w:t>
      </w:r>
      <w:r w:rsidR="00FE01FD" w:rsidRPr="0031051F">
        <w:t>-5</w:t>
      </w:r>
      <w:r w:rsidR="00FE01FD">
        <w:t xml:space="preserve"> [-18 to 6]</w:t>
      </w:r>
      <w:r w:rsidR="005A284C">
        <w:t>;</w:t>
      </w:r>
      <w:r>
        <w:t xml:space="preserve"> stairs </w:t>
      </w:r>
      <w:r w:rsidR="00FE01FD" w:rsidRPr="0031051F">
        <w:t>-10</w:t>
      </w:r>
      <w:r w:rsidR="00FE01FD">
        <w:t xml:space="preserve"> [-25 to 3]</w:t>
      </w:r>
      <w:r w:rsidR="005A284C">
        <w:t>;</w:t>
      </w:r>
      <w:r>
        <w:t xml:space="preserve"> and running </w:t>
      </w:r>
      <w:r w:rsidR="00FE01FD" w:rsidRPr="0031051F">
        <w:t>-</w:t>
      </w:r>
      <w:r w:rsidR="00FE01FD">
        <w:t>3 [-19 to 0]</w:t>
      </w:r>
      <w:r>
        <w:t>),</w:t>
      </w:r>
      <w:r w:rsidR="005A284C">
        <w:t xml:space="preserve"> anxiety</w:t>
      </w:r>
      <w:r>
        <w:t xml:space="preserve"> </w:t>
      </w:r>
      <w:r w:rsidR="005A284C">
        <w:t>(</w:t>
      </w:r>
      <w:r>
        <w:t xml:space="preserve">GAD-7 score </w:t>
      </w:r>
      <w:r w:rsidR="00FE01FD" w:rsidRPr="004037C1">
        <w:t>-1</w:t>
      </w:r>
      <w:r w:rsidR="00FE01FD">
        <w:t xml:space="preserve"> [-4 to 1]</w:t>
      </w:r>
      <w:r>
        <w:t>),</w:t>
      </w:r>
      <w:r w:rsidR="005A284C">
        <w:t xml:space="preserve"> respiratory symptom</w:t>
      </w:r>
      <w:r w:rsidR="00703013">
        <w:t xml:space="preserve"> impact</w:t>
      </w:r>
      <w:r w:rsidR="005A284C">
        <w:t xml:space="preserve"> (</w:t>
      </w:r>
      <w:r>
        <w:t xml:space="preserve">CAT score </w:t>
      </w:r>
      <w:r w:rsidR="00FE01FD" w:rsidRPr="004037C1">
        <w:t>-2.5</w:t>
      </w:r>
      <w:r w:rsidR="00FE01FD">
        <w:t>0</w:t>
      </w:r>
      <w:r w:rsidR="00FE01FD" w:rsidRPr="004037C1">
        <w:t xml:space="preserve"> </w:t>
      </w:r>
      <w:r w:rsidR="00FE01FD">
        <w:t>(</w:t>
      </w:r>
      <w:r w:rsidR="00FE01FD" w:rsidRPr="004037C1">
        <w:t>-2.8</w:t>
      </w:r>
      <w:r w:rsidR="00FE01FD">
        <w:t>1</w:t>
      </w:r>
      <w:r w:rsidR="00FE01FD" w:rsidRPr="004037C1">
        <w:t xml:space="preserve"> to -2.</w:t>
      </w:r>
      <w:r w:rsidR="00FE01FD">
        <w:t>19)</w:t>
      </w:r>
      <w:r>
        <w:t>)</w:t>
      </w:r>
      <w:r w:rsidR="00676C62">
        <w:t>; all p&lt;0.0</w:t>
      </w:r>
      <w:r w:rsidR="00A329E9">
        <w:t>0</w:t>
      </w:r>
      <w:r w:rsidR="00676C62">
        <w:t>01</w:t>
      </w:r>
      <w:r>
        <w:t xml:space="preserve">. The VAS breathlessness score at rest </w:t>
      </w:r>
      <w:r w:rsidR="00676C62">
        <w:t>did</w:t>
      </w:r>
      <w:r>
        <w:t xml:space="preserve"> not significantly change (</w:t>
      </w:r>
      <w:r w:rsidR="00FE01FD">
        <w:t>0 [-10 to 13]</w:t>
      </w:r>
      <w:r w:rsidR="00676C62">
        <w:t xml:space="preserve">; </w:t>
      </w:r>
      <w:r w:rsidR="004C6002" w:rsidRPr="00AB1469">
        <w:t>p=0.</w:t>
      </w:r>
      <w:r w:rsidR="00FE01FD" w:rsidRPr="00AB1469">
        <w:t>2</w:t>
      </w:r>
      <w:r w:rsidR="00FE01FD">
        <w:t>4</w:t>
      </w:r>
      <w:r>
        <w:t>) (Table 2).</w:t>
      </w:r>
      <w:r w:rsidR="000869F8">
        <w:t xml:space="preserve"> </w:t>
      </w:r>
      <w:r w:rsidR="00041E4D">
        <w:t>The proportion of participants experiencing a</w:t>
      </w:r>
      <w:r w:rsidR="009F1783">
        <w:t xml:space="preserve"> change in each outcome measure </w:t>
      </w:r>
      <w:r w:rsidR="00041E4D">
        <w:t xml:space="preserve">equal to or above </w:t>
      </w:r>
      <w:r w:rsidR="009F1783">
        <w:t xml:space="preserve">each measures </w:t>
      </w:r>
      <w:r w:rsidR="00041E4D">
        <w:t>MCID</w:t>
      </w:r>
      <w:r w:rsidR="009F1783">
        <w:t xml:space="preserve"> is </w:t>
      </w:r>
      <w:r w:rsidR="00041E4D">
        <w:t>shown in Figure 1.</w:t>
      </w:r>
    </w:p>
    <w:bookmarkEnd w:id="13"/>
    <w:p w14:paraId="5D2D1AE2" w14:textId="77777777" w:rsidR="00087369" w:rsidRDefault="00087369" w:rsidP="00087369"/>
    <w:p w14:paraId="33582D7D" w14:textId="77777777" w:rsidR="00CB4167" w:rsidRDefault="00CB4167">
      <w:bookmarkStart w:id="14" w:name="_Hlk205195733"/>
      <w:r>
        <w:br w:type="page"/>
      </w:r>
    </w:p>
    <w:p w14:paraId="3893DC93" w14:textId="25406B11" w:rsidR="00087369" w:rsidRDefault="00087369" w:rsidP="00087369">
      <w:r>
        <w:lastRenderedPageBreak/>
        <w:t>Table 1: Participant characteristics</w:t>
      </w:r>
    </w:p>
    <w:tbl>
      <w:tblPr>
        <w:tblStyle w:val="TableGrid"/>
        <w:tblW w:w="0" w:type="auto"/>
        <w:tblLook w:val="04A0" w:firstRow="1" w:lastRow="0" w:firstColumn="1" w:lastColumn="0" w:noHBand="0" w:noVBand="1"/>
      </w:tblPr>
      <w:tblGrid>
        <w:gridCol w:w="3397"/>
        <w:gridCol w:w="3828"/>
      </w:tblGrid>
      <w:tr w:rsidR="00144DA1" w14:paraId="697A487D" w14:textId="77777777" w:rsidTr="00253FF5">
        <w:tc>
          <w:tcPr>
            <w:tcW w:w="3397" w:type="dxa"/>
          </w:tcPr>
          <w:p w14:paraId="77BC67E3" w14:textId="77777777" w:rsidR="00144DA1" w:rsidRDefault="00144DA1" w:rsidP="00292DC7">
            <w:r>
              <w:t>Age (years)</w:t>
            </w:r>
          </w:p>
        </w:tc>
        <w:tc>
          <w:tcPr>
            <w:tcW w:w="3828" w:type="dxa"/>
          </w:tcPr>
          <w:p w14:paraId="11EA6D93" w14:textId="77777777" w:rsidR="00144DA1" w:rsidRDefault="00144DA1" w:rsidP="00292DC7">
            <w:r w:rsidRPr="008932CF">
              <w:t xml:space="preserve">49 </w:t>
            </w:r>
            <w:r>
              <w:t>(</w:t>
            </w:r>
            <w:r w:rsidRPr="008932CF">
              <w:t>11.</w:t>
            </w:r>
            <w:r>
              <w:t>9)</w:t>
            </w:r>
          </w:p>
        </w:tc>
      </w:tr>
      <w:tr w:rsidR="00144DA1" w14:paraId="303C082D" w14:textId="77777777" w:rsidTr="00253FF5">
        <w:tc>
          <w:tcPr>
            <w:tcW w:w="3397" w:type="dxa"/>
          </w:tcPr>
          <w:p w14:paraId="133BC412" w14:textId="77777777" w:rsidR="00144DA1" w:rsidRDefault="00144DA1" w:rsidP="00292DC7">
            <w:r>
              <w:t>Gender</w:t>
            </w:r>
          </w:p>
        </w:tc>
        <w:tc>
          <w:tcPr>
            <w:tcW w:w="3828" w:type="dxa"/>
          </w:tcPr>
          <w:p w14:paraId="76DDA626" w14:textId="77777777" w:rsidR="00144DA1" w:rsidRDefault="00144DA1" w:rsidP="00292DC7"/>
        </w:tc>
      </w:tr>
      <w:tr w:rsidR="00144DA1" w14:paraId="287EF1BE" w14:textId="77777777" w:rsidTr="00253FF5">
        <w:tc>
          <w:tcPr>
            <w:tcW w:w="3397" w:type="dxa"/>
          </w:tcPr>
          <w:p w14:paraId="0A12704E" w14:textId="77777777" w:rsidR="00144DA1" w:rsidRDefault="00144DA1" w:rsidP="00292DC7">
            <w:pPr>
              <w:jc w:val="right"/>
            </w:pPr>
            <w:r>
              <w:t>Female</w:t>
            </w:r>
          </w:p>
        </w:tc>
        <w:tc>
          <w:tcPr>
            <w:tcW w:w="3828" w:type="dxa"/>
          </w:tcPr>
          <w:p w14:paraId="006B1E88" w14:textId="0510123B" w:rsidR="00144DA1" w:rsidRDefault="00144DA1" w:rsidP="00292DC7">
            <w:r w:rsidRPr="008932CF">
              <w:t>1,</w:t>
            </w:r>
            <w:r w:rsidR="00772A18" w:rsidRPr="008932CF">
              <w:t>1</w:t>
            </w:r>
            <w:r w:rsidR="00422217">
              <w:t>30</w:t>
            </w:r>
            <w:r w:rsidR="00772A18">
              <w:t xml:space="preserve"> </w:t>
            </w:r>
            <w:r>
              <w:t>(</w:t>
            </w:r>
            <w:r w:rsidRPr="008932CF">
              <w:t>80</w:t>
            </w:r>
            <w:r>
              <w:t>%)</w:t>
            </w:r>
          </w:p>
        </w:tc>
      </w:tr>
      <w:tr w:rsidR="00144DA1" w14:paraId="2449B56D" w14:textId="77777777" w:rsidTr="00253FF5">
        <w:tc>
          <w:tcPr>
            <w:tcW w:w="3397" w:type="dxa"/>
          </w:tcPr>
          <w:p w14:paraId="290CD18E" w14:textId="77777777" w:rsidR="00144DA1" w:rsidRDefault="00144DA1" w:rsidP="00292DC7">
            <w:pPr>
              <w:jc w:val="right"/>
            </w:pPr>
            <w:r>
              <w:t>Male</w:t>
            </w:r>
          </w:p>
        </w:tc>
        <w:tc>
          <w:tcPr>
            <w:tcW w:w="3828" w:type="dxa"/>
          </w:tcPr>
          <w:p w14:paraId="6BCFF728" w14:textId="54981150" w:rsidR="00144DA1" w:rsidRDefault="00144DA1" w:rsidP="00292DC7">
            <w:r w:rsidRPr="008932CF">
              <w:t>27</w:t>
            </w:r>
            <w:r w:rsidR="00422217">
              <w:t>3</w:t>
            </w:r>
            <w:r>
              <w:t xml:space="preserve"> (</w:t>
            </w:r>
            <w:r w:rsidRPr="008932CF">
              <w:t>19</w:t>
            </w:r>
            <w:r>
              <w:t>%)</w:t>
            </w:r>
          </w:p>
        </w:tc>
      </w:tr>
      <w:tr w:rsidR="00144DA1" w14:paraId="442BED8F" w14:textId="77777777" w:rsidTr="00253FF5">
        <w:tc>
          <w:tcPr>
            <w:tcW w:w="3397" w:type="dxa"/>
          </w:tcPr>
          <w:p w14:paraId="3AC1EA71" w14:textId="77777777" w:rsidR="00144DA1" w:rsidRDefault="00144DA1" w:rsidP="00292DC7">
            <w:pPr>
              <w:jc w:val="right"/>
            </w:pPr>
            <w:r>
              <w:t>Other/prefer not to answer</w:t>
            </w:r>
          </w:p>
        </w:tc>
        <w:tc>
          <w:tcPr>
            <w:tcW w:w="3828" w:type="dxa"/>
          </w:tcPr>
          <w:p w14:paraId="3C4BD4B5" w14:textId="77777777" w:rsidR="00144DA1" w:rsidRDefault="00144DA1" w:rsidP="00292DC7">
            <w:r w:rsidRPr="008932CF">
              <w:t>10</w:t>
            </w:r>
            <w:r>
              <w:t xml:space="preserve"> (1%)</w:t>
            </w:r>
          </w:p>
        </w:tc>
      </w:tr>
      <w:tr w:rsidR="00144DA1" w14:paraId="6BA4E42D" w14:textId="77777777" w:rsidTr="00253FF5">
        <w:tc>
          <w:tcPr>
            <w:tcW w:w="3397" w:type="dxa"/>
          </w:tcPr>
          <w:p w14:paraId="64455D90" w14:textId="2D0449A5" w:rsidR="00144DA1" w:rsidRDefault="00144DA1" w:rsidP="00292DC7">
            <w:r>
              <w:t xml:space="preserve">Ethnicity </w:t>
            </w:r>
            <w:r w:rsidR="007C2AC9">
              <w:t>or Race</w:t>
            </w:r>
          </w:p>
        </w:tc>
        <w:tc>
          <w:tcPr>
            <w:tcW w:w="3828" w:type="dxa"/>
          </w:tcPr>
          <w:p w14:paraId="54235C9D" w14:textId="77777777" w:rsidR="00144DA1" w:rsidRDefault="00144DA1" w:rsidP="00292DC7"/>
        </w:tc>
      </w:tr>
      <w:tr w:rsidR="00144DA1" w14:paraId="0ECC8AE9" w14:textId="77777777" w:rsidTr="00253FF5">
        <w:tc>
          <w:tcPr>
            <w:tcW w:w="3397" w:type="dxa"/>
          </w:tcPr>
          <w:p w14:paraId="2FD276D4" w14:textId="77777777" w:rsidR="00144DA1" w:rsidRDefault="00144DA1" w:rsidP="00292DC7">
            <w:pPr>
              <w:jc w:val="right"/>
            </w:pPr>
            <w:r>
              <w:t>White British/White other</w:t>
            </w:r>
          </w:p>
        </w:tc>
        <w:tc>
          <w:tcPr>
            <w:tcW w:w="3828" w:type="dxa"/>
          </w:tcPr>
          <w:p w14:paraId="38256CD2" w14:textId="5737A26B" w:rsidR="00144DA1" w:rsidRDefault="00144DA1" w:rsidP="00292DC7">
            <w:r w:rsidRPr="008932CF">
              <w:t>1,</w:t>
            </w:r>
            <w:r w:rsidR="00422217">
              <w:t>165</w:t>
            </w:r>
            <w:r w:rsidR="00772A18">
              <w:t xml:space="preserve"> </w:t>
            </w:r>
            <w:r>
              <w:t>(</w:t>
            </w:r>
            <w:r w:rsidRPr="008932CF">
              <w:t>82</w:t>
            </w:r>
            <w:r>
              <w:t>%)</w:t>
            </w:r>
          </w:p>
        </w:tc>
      </w:tr>
      <w:tr w:rsidR="00144DA1" w14:paraId="12975187" w14:textId="77777777" w:rsidTr="00253FF5">
        <w:tc>
          <w:tcPr>
            <w:tcW w:w="3397" w:type="dxa"/>
          </w:tcPr>
          <w:p w14:paraId="57F9BF38" w14:textId="77777777" w:rsidR="00144DA1" w:rsidRDefault="00144DA1" w:rsidP="00292DC7">
            <w:pPr>
              <w:jc w:val="right"/>
            </w:pPr>
            <w:r w:rsidRPr="008932CF">
              <w:t>Asian or Asian British</w:t>
            </w:r>
          </w:p>
        </w:tc>
        <w:tc>
          <w:tcPr>
            <w:tcW w:w="3828" w:type="dxa"/>
          </w:tcPr>
          <w:p w14:paraId="2329B87D" w14:textId="0C5EBE37" w:rsidR="00144DA1" w:rsidRDefault="00144DA1" w:rsidP="00292DC7">
            <w:r w:rsidRPr="008932CF">
              <w:t>8</w:t>
            </w:r>
            <w:r w:rsidR="00422217">
              <w:t>7</w:t>
            </w:r>
            <w:r>
              <w:t xml:space="preserve"> (</w:t>
            </w:r>
            <w:r w:rsidRPr="008932CF">
              <w:t>6</w:t>
            </w:r>
            <w:r>
              <w:t>%)</w:t>
            </w:r>
          </w:p>
        </w:tc>
      </w:tr>
      <w:tr w:rsidR="00144DA1" w14:paraId="47F072D4" w14:textId="77777777" w:rsidTr="00253FF5">
        <w:tc>
          <w:tcPr>
            <w:tcW w:w="3397" w:type="dxa"/>
          </w:tcPr>
          <w:p w14:paraId="521F71C6" w14:textId="77777777" w:rsidR="00144DA1" w:rsidRDefault="00144DA1" w:rsidP="00292DC7">
            <w:pPr>
              <w:jc w:val="right"/>
            </w:pPr>
            <w:r w:rsidRPr="008932CF">
              <w:t>Black or Black British</w:t>
            </w:r>
          </w:p>
        </w:tc>
        <w:tc>
          <w:tcPr>
            <w:tcW w:w="3828" w:type="dxa"/>
          </w:tcPr>
          <w:p w14:paraId="1B5C8895" w14:textId="29B3F835" w:rsidR="00144DA1" w:rsidRDefault="00144DA1" w:rsidP="00292DC7">
            <w:r w:rsidRPr="008932CF">
              <w:t>47</w:t>
            </w:r>
            <w:r>
              <w:t xml:space="preserve"> (</w:t>
            </w:r>
            <w:r w:rsidRPr="008932CF">
              <w:t>3</w:t>
            </w:r>
            <w:r>
              <w:t>%)</w:t>
            </w:r>
          </w:p>
        </w:tc>
      </w:tr>
      <w:tr w:rsidR="00144DA1" w14:paraId="63A2FA58" w14:textId="77777777" w:rsidTr="00253FF5">
        <w:tc>
          <w:tcPr>
            <w:tcW w:w="3397" w:type="dxa"/>
          </w:tcPr>
          <w:p w14:paraId="6E71F96B" w14:textId="77777777" w:rsidR="00144DA1" w:rsidRDefault="00144DA1" w:rsidP="00292DC7">
            <w:pPr>
              <w:jc w:val="right"/>
            </w:pPr>
            <w:r w:rsidRPr="008932CF">
              <w:t>Mixed/multiple ethnic background</w:t>
            </w:r>
          </w:p>
        </w:tc>
        <w:tc>
          <w:tcPr>
            <w:tcW w:w="3828" w:type="dxa"/>
          </w:tcPr>
          <w:p w14:paraId="257A65E0" w14:textId="526E9AFD" w:rsidR="00144DA1" w:rsidRDefault="00422217" w:rsidP="00292DC7">
            <w:r>
              <w:t xml:space="preserve">48 </w:t>
            </w:r>
            <w:r w:rsidR="00144DA1">
              <w:t>(</w:t>
            </w:r>
            <w:r w:rsidR="00144DA1" w:rsidRPr="008932CF">
              <w:t>3</w:t>
            </w:r>
            <w:r w:rsidR="00144DA1">
              <w:t>%)</w:t>
            </w:r>
          </w:p>
        </w:tc>
      </w:tr>
      <w:tr w:rsidR="00144DA1" w14:paraId="38FF251A" w14:textId="77777777" w:rsidTr="00253FF5">
        <w:tc>
          <w:tcPr>
            <w:tcW w:w="3397" w:type="dxa"/>
          </w:tcPr>
          <w:p w14:paraId="7E6AF61B" w14:textId="77777777" w:rsidR="00144DA1" w:rsidRDefault="00144DA1" w:rsidP="00292DC7">
            <w:pPr>
              <w:jc w:val="right"/>
            </w:pPr>
            <w:r w:rsidRPr="008932CF">
              <w:t>Other</w:t>
            </w:r>
          </w:p>
        </w:tc>
        <w:tc>
          <w:tcPr>
            <w:tcW w:w="3828" w:type="dxa"/>
          </w:tcPr>
          <w:p w14:paraId="6870587A" w14:textId="783CB1C6" w:rsidR="00144DA1" w:rsidRDefault="00144DA1" w:rsidP="00292DC7">
            <w:r w:rsidRPr="008932CF">
              <w:t>31</w:t>
            </w:r>
            <w:r>
              <w:t xml:space="preserve"> (</w:t>
            </w:r>
            <w:r w:rsidRPr="008932CF">
              <w:t>2</w:t>
            </w:r>
            <w:r>
              <w:t>%)</w:t>
            </w:r>
          </w:p>
        </w:tc>
      </w:tr>
      <w:tr w:rsidR="00144DA1" w14:paraId="1CE98402" w14:textId="77777777" w:rsidTr="00253FF5">
        <w:tc>
          <w:tcPr>
            <w:tcW w:w="3397" w:type="dxa"/>
          </w:tcPr>
          <w:p w14:paraId="2F3F15B0" w14:textId="77777777" w:rsidR="00144DA1" w:rsidRPr="008932CF" w:rsidRDefault="00144DA1" w:rsidP="00292DC7">
            <w:pPr>
              <w:jc w:val="right"/>
            </w:pPr>
            <w:r w:rsidRPr="008932CF">
              <w:t>Prefer Not to Say</w:t>
            </w:r>
          </w:p>
        </w:tc>
        <w:tc>
          <w:tcPr>
            <w:tcW w:w="3828" w:type="dxa"/>
          </w:tcPr>
          <w:p w14:paraId="222FC01B" w14:textId="4B7CFF47" w:rsidR="00144DA1" w:rsidRPr="008932CF" w:rsidRDefault="00144DA1" w:rsidP="00292DC7">
            <w:r w:rsidRPr="008932CF">
              <w:t>35</w:t>
            </w:r>
            <w:r>
              <w:t xml:space="preserve"> (</w:t>
            </w:r>
            <w:r w:rsidRPr="008932CF">
              <w:t>2</w:t>
            </w:r>
            <w:r>
              <w:t>%)</w:t>
            </w:r>
          </w:p>
        </w:tc>
      </w:tr>
      <w:tr w:rsidR="00144DA1" w14:paraId="77207CCC" w14:textId="77777777" w:rsidTr="00253FF5">
        <w:tc>
          <w:tcPr>
            <w:tcW w:w="3397" w:type="dxa"/>
          </w:tcPr>
          <w:p w14:paraId="4579FD0B" w14:textId="03E02356" w:rsidR="00144DA1" w:rsidRPr="008932CF" w:rsidRDefault="00144DA1" w:rsidP="00292DC7">
            <w:r>
              <w:t>English first language (yes)</w:t>
            </w:r>
            <w:r w:rsidR="003504CA">
              <w:t xml:space="preserve"> (n=1384)</w:t>
            </w:r>
          </w:p>
        </w:tc>
        <w:tc>
          <w:tcPr>
            <w:tcW w:w="3828" w:type="dxa"/>
          </w:tcPr>
          <w:p w14:paraId="73ED714D" w14:textId="3BD10D7A" w:rsidR="00144DA1" w:rsidRPr="008932CF" w:rsidRDefault="00144DA1" w:rsidP="00292DC7">
            <w:r w:rsidRPr="00D05E69">
              <w:t>1,</w:t>
            </w:r>
            <w:r w:rsidR="00422217" w:rsidRPr="00D05E69">
              <w:t>2</w:t>
            </w:r>
            <w:r w:rsidR="00422217">
              <w:t xml:space="preserve">62 </w:t>
            </w:r>
            <w:r>
              <w:t>(</w:t>
            </w:r>
            <w:r w:rsidRPr="00D05E69">
              <w:t>9</w:t>
            </w:r>
            <w:r>
              <w:t>1%)</w:t>
            </w:r>
          </w:p>
        </w:tc>
      </w:tr>
      <w:tr w:rsidR="00144DA1" w14:paraId="3B5D59DE" w14:textId="77777777" w:rsidTr="00253FF5">
        <w:tc>
          <w:tcPr>
            <w:tcW w:w="3397" w:type="dxa"/>
          </w:tcPr>
          <w:p w14:paraId="665DEB21" w14:textId="77777777" w:rsidR="00205231" w:rsidRDefault="00144DA1" w:rsidP="00292DC7">
            <w:pPr>
              <w:rPr>
                <w:vertAlign w:val="superscript"/>
              </w:rPr>
            </w:pPr>
            <w:r>
              <w:t>BMI kg/m</w:t>
            </w:r>
            <w:r w:rsidRPr="00676C62">
              <w:rPr>
                <w:vertAlign w:val="superscript"/>
              </w:rPr>
              <w:t>2</w:t>
            </w:r>
            <w:r w:rsidR="00772A18">
              <w:rPr>
                <w:vertAlign w:val="superscript"/>
              </w:rPr>
              <w:t xml:space="preserve"> </w:t>
            </w:r>
          </w:p>
          <w:p w14:paraId="3460989E" w14:textId="60BA4E62" w:rsidR="00144DA1" w:rsidRPr="00772A18" w:rsidRDefault="00772A18" w:rsidP="00292DC7">
            <w:r>
              <w:t>(n= 1,3</w:t>
            </w:r>
            <w:r w:rsidR="00422217">
              <w:t>79</w:t>
            </w:r>
            <w:r>
              <w:t>)</w:t>
            </w:r>
          </w:p>
        </w:tc>
        <w:tc>
          <w:tcPr>
            <w:tcW w:w="3828" w:type="dxa"/>
          </w:tcPr>
          <w:p w14:paraId="78CBBEA3" w14:textId="5128CC23" w:rsidR="00144DA1" w:rsidRPr="008932CF" w:rsidRDefault="00144DA1" w:rsidP="00292DC7">
            <w:r w:rsidRPr="00A834B8">
              <w:t>28.</w:t>
            </w:r>
            <w:r w:rsidR="00772A18">
              <w:t xml:space="preserve">2 </w:t>
            </w:r>
            <w:r>
              <w:t>(</w:t>
            </w:r>
            <w:r w:rsidRPr="00A834B8">
              <w:t>7</w:t>
            </w:r>
            <w:r>
              <w:t>)</w:t>
            </w:r>
          </w:p>
        </w:tc>
      </w:tr>
      <w:tr w:rsidR="00144DA1" w14:paraId="1E431355" w14:textId="77777777" w:rsidTr="00253FF5">
        <w:tc>
          <w:tcPr>
            <w:tcW w:w="3397" w:type="dxa"/>
          </w:tcPr>
          <w:p w14:paraId="074D6DCC" w14:textId="77777777" w:rsidR="00144DA1" w:rsidRPr="008932CF" w:rsidRDefault="00144DA1" w:rsidP="00292DC7"/>
        </w:tc>
        <w:tc>
          <w:tcPr>
            <w:tcW w:w="3828" w:type="dxa"/>
          </w:tcPr>
          <w:p w14:paraId="4079DDE9" w14:textId="77777777" w:rsidR="00144DA1" w:rsidRPr="008932CF" w:rsidRDefault="00144DA1" w:rsidP="00292DC7"/>
        </w:tc>
      </w:tr>
      <w:tr w:rsidR="00144DA1" w14:paraId="3E79CED7" w14:textId="77777777" w:rsidTr="00253FF5">
        <w:tc>
          <w:tcPr>
            <w:tcW w:w="3397" w:type="dxa"/>
          </w:tcPr>
          <w:p w14:paraId="0E4955A2" w14:textId="4BF05EAE" w:rsidR="00144DA1" w:rsidRPr="008932CF" w:rsidRDefault="00144DA1" w:rsidP="00292DC7">
            <w:pPr>
              <w:tabs>
                <w:tab w:val="right" w:pos="2789"/>
              </w:tabs>
            </w:pPr>
            <w:r>
              <w:t>Symptom Duration at baseline (days)</w:t>
            </w:r>
            <w:r>
              <w:tab/>
            </w:r>
          </w:p>
        </w:tc>
        <w:tc>
          <w:tcPr>
            <w:tcW w:w="3828" w:type="dxa"/>
          </w:tcPr>
          <w:p w14:paraId="2E66F2B5" w14:textId="78C4A55D" w:rsidR="000F080B" w:rsidRPr="008932CF" w:rsidRDefault="000F080B" w:rsidP="00292DC7">
            <w:r>
              <w:t>415 [IQR 246-601], range 90-964</w:t>
            </w:r>
          </w:p>
        </w:tc>
      </w:tr>
      <w:tr w:rsidR="00144DA1" w14:paraId="6D12A566" w14:textId="77777777" w:rsidTr="00253FF5">
        <w:tc>
          <w:tcPr>
            <w:tcW w:w="3397" w:type="dxa"/>
          </w:tcPr>
          <w:p w14:paraId="6200D3B6" w14:textId="77777777" w:rsidR="00144DA1" w:rsidRDefault="00144DA1" w:rsidP="00292DC7">
            <w:pPr>
              <w:tabs>
                <w:tab w:val="right" w:pos="2789"/>
              </w:tabs>
            </w:pPr>
          </w:p>
        </w:tc>
        <w:tc>
          <w:tcPr>
            <w:tcW w:w="3828" w:type="dxa"/>
          </w:tcPr>
          <w:p w14:paraId="54C6E381" w14:textId="77777777" w:rsidR="00144DA1" w:rsidRPr="00D05E69" w:rsidRDefault="00144DA1" w:rsidP="00292DC7"/>
        </w:tc>
      </w:tr>
      <w:tr w:rsidR="00144DA1" w14:paraId="7F2F971E" w14:textId="77777777" w:rsidTr="00253FF5">
        <w:tc>
          <w:tcPr>
            <w:tcW w:w="3397" w:type="dxa"/>
          </w:tcPr>
          <w:p w14:paraId="7F603C94" w14:textId="77777777" w:rsidR="00144DA1" w:rsidRPr="008932CF" w:rsidRDefault="00144DA1" w:rsidP="00292DC7">
            <w:r>
              <w:t>Co-morbidities</w:t>
            </w:r>
          </w:p>
        </w:tc>
        <w:tc>
          <w:tcPr>
            <w:tcW w:w="3828" w:type="dxa"/>
          </w:tcPr>
          <w:p w14:paraId="2A00E3CA" w14:textId="77777777" w:rsidR="00144DA1" w:rsidRPr="008932CF" w:rsidRDefault="00144DA1" w:rsidP="00292DC7"/>
        </w:tc>
      </w:tr>
      <w:tr w:rsidR="00144DA1" w14:paraId="240C34E4" w14:textId="77777777" w:rsidTr="00253FF5">
        <w:tc>
          <w:tcPr>
            <w:tcW w:w="3397" w:type="dxa"/>
          </w:tcPr>
          <w:p w14:paraId="5FC558D3" w14:textId="77777777" w:rsidR="00144DA1" w:rsidRDefault="00144DA1" w:rsidP="00292DC7">
            <w:pPr>
              <w:jc w:val="right"/>
            </w:pPr>
            <w:r>
              <w:t>Asthma</w:t>
            </w:r>
          </w:p>
        </w:tc>
        <w:tc>
          <w:tcPr>
            <w:tcW w:w="3828" w:type="dxa"/>
          </w:tcPr>
          <w:p w14:paraId="30ED8B77" w14:textId="7CF69FBC" w:rsidR="00144DA1" w:rsidRPr="008932CF" w:rsidRDefault="00441D5A" w:rsidP="00292DC7">
            <w:r>
              <w:t xml:space="preserve">355 </w:t>
            </w:r>
            <w:r w:rsidR="00144DA1">
              <w:t>(25%)</w:t>
            </w:r>
          </w:p>
        </w:tc>
      </w:tr>
      <w:tr w:rsidR="00144DA1" w14:paraId="0B5EB468" w14:textId="77777777" w:rsidTr="00253FF5">
        <w:tc>
          <w:tcPr>
            <w:tcW w:w="3397" w:type="dxa"/>
          </w:tcPr>
          <w:p w14:paraId="0355CE72" w14:textId="77777777" w:rsidR="00144DA1" w:rsidRDefault="00144DA1" w:rsidP="00292DC7">
            <w:pPr>
              <w:jc w:val="right"/>
            </w:pPr>
            <w:r>
              <w:t>COPD</w:t>
            </w:r>
          </w:p>
        </w:tc>
        <w:tc>
          <w:tcPr>
            <w:tcW w:w="3828" w:type="dxa"/>
          </w:tcPr>
          <w:p w14:paraId="0DDDA70F" w14:textId="7AE2C5ED" w:rsidR="00144DA1" w:rsidRDefault="00144DA1" w:rsidP="00292DC7">
            <w:r w:rsidRPr="003F07D0">
              <w:t>9 (0.7%)</w:t>
            </w:r>
          </w:p>
        </w:tc>
      </w:tr>
      <w:tr w:rsidR="00144DA1" w14:paraId="1E2C7610" w14:textId="77777777" w:rsidTr="00253FF5">
        <w:tc>
          <w:tcPr>
            <w:tcW w:w="3397" w:type="dxa"/>
          </w:tcPr>
          <w:p w14:paraId="4B3BB7F9" w14:textId="77777777" w:rsidR="00144DA1" w:rsidRDefault="00144DA1" w:rsidP="00292DC7">
            <w:pPr>
              <w:jc w:val="right"/>
            </w:pPr>
            <w:r w:rsidRPr="004037C1">
              <w:t>Heart</w:t>
            </w:r>
            <w:r>
              <w:t xml:space="preserve"> </w:t>
            </w:r>
            <w:r w:rsidRPr="004037C1">
              <w:t>Disease</w:t>
            </w:r>
          </w:p>
        </w:tc>
        <w:tc>
          <w:tcPr>
            <w:tcW w:w="3828" w:type="dxa"/>
          </w:tcPr>
          <w:p w14:paraId="4D0D9C28" w14:textId="1C5AE04B" w:rsidR="00144DA1" w:rsidRDefault="00144DA1" w:rsidP="00292DC7">
            <w:r w:rsidRPr="004037C1">
              <w:t>30 (2%)</w:t>
            </w:r>
          </w:p>
        </w:tc>
      </w:tr>
      <w:tr w:rsidR="00144DA1" w14:paraId="4CD332BA" w14:textId="77777777" w:rsidTr="00253FF5">
        <w:tc>
          <w:tcPr>
            <w:tcW w:w="3397" w:type="dxa"/>
          </w:tcPr>
          <w:p w14:paraId="2AB9FAE3" w14:textId="77777777" w:rsidR="00144DA1" w:rsidRPr="004037C1" w:rsidRDefault="00144DA1" w:rsidP="00292DC7">
            <w:pPr>
              <w:jc w:val="right"/>
            </w:pPr>
            <w:r w:rsidRPr="004037C1">
              <w:t>H</w:t>
            </w:r>
            <w:r>
              <w:t>ypertension</w:t>
            </w:r>
          </w:p>
        </w:tc>
        <w:tc>
          <w:tcPr>
            <w:tcW w:w="3828" w:type="dxa"/>
          </w:tcPr>
          <w:p w14:paraId="3BDA9D59" w14:textId="380C4FF0" w:rsidR="00144DA1" w:rsidRPr="004037C1" w:rsidRDefault="00144DA1" w:rsidP="00292DC7">
            <w:r w:rsidRPr="004037C1">
              <w:t>180 (</w:t>
            </w:r>
            <w:r w:rsidR="00C163A7" w:rsidRPr="004037C1">
              <w:t>1</w:t>
            </w:r>
            <w:r w:rsidR="00C163A7">
              <w:t>3</w:t>
            </w:r>
            <w:r w:rsidR="00C163A7" w:rsidRPr="004037C1" w:rsidDel="00C163A7">
              <w:t xml:space="preserve"> </w:t>
            </w:r>
            <w:r w:rsidRPr="004037C1">
              <w:t>%</w:t>
            </w:r>
            <w:r>
              <w:t>)</w:t>
            </w:r>
          </w:p>
        </w:tc>
      </w:tr>
      <w:tr w:rsidR="00144DA1" w14:paraId="6E98C805" w14:textId="77777777" w:rsidTr="00253FF5">
        <w:tc>
          <w:tcPr>
            <w:tcW w:w="3397" w:type="dxa"/>
          </w:tcPr>
          <w:p w14:paraId="5D4DE9C7" w14:textId="77777777" w:rsidR="00144DA1" w:rsidRPr="004037C1" w:rsidRDefault="00144DA1" w:rsidP="00292DC7">
            <w:pPr>
              <w:jc w:val="right"/>
            </w:pPr>
            <w:r w:rsidRPr="004037C1">
              <w:t>D</w:t>
            </w:r>
            <w:r>
              <w:t>iabetes Mellitus</w:t>
            </w:r>
          </w:p>
        </w:tc>
        <w:tc>
          <w:tcPr>
            <w:tcW w:w="3828" w:type="dxa"/>
          </w:tcPr>
          <w:p w14:paraId="110E59D4" w14:textId="4B638E5E" w:rsidR="00144DA1" w:rsidRPr="004037C1" w:rsidRDefault="00144DA1" w:rsidP="00292DC7">
            <w:r w:rsidRPr="004037C1">
              <w:t>77 (5%)</w:t>
            </w:r>
          </w:p>
        </w:tc>
      </w:tr>
    </w:tbl>
    <w:bookmarkEnd w:id="14"/>
    <w:p w14:paraId="1EB08784" w14:textId="77777777" w:rsidR="00DE0D9E" w:rsidRDefault="00DE0D9E" w:rsidP="00DE0D9E">
      <w:r>
        <w:t>n = 1,413 unless otherwise specified</w:t>
      </w:r>
      <w:r w:rsidRPr="00DE0D9E">
        <w:t xml:space="preserve"> </w:t>
      </w:r>
    </w:p>
    <w:p w14:paraId="09E7E386" w14:textId="19C7BD29" w:rsidR="00DE0D9E" w:rsidRDefault="00DE0D9E" w:rsidP="00DE0D9E">
      <w:r w:rsidRPr="004C6002">
        <w:t xml:space="preserve">Data are mean (SD), n (%), or median </w:t>
      </w:r>
      <w:r>
        <w:t>[</w:t>
      </w:r>
      <w:r w:rsidRPr="004C6002">
        <w:t>IQR</w:t>
      </w:r>
      <w:r>
        <w:t>]</w:t>
      </w:r>
      <w:r w:rsidRPr="004C6002">
        <w:t xml:space="preserve">. </w:t>
      </w:r>
      <w:r>
        <w:t>BMI, Body Mass Index.</w:t>
      </w:r>
    </w:p>
    <w:p w14:paraId="0851E6CF" w14:textId="20104BF8" w:rsidR="00087369" w:rsidRDefault="00087369" w:rsidP="00087369"/>
    <w:p w14:paraId="2EEDA464" w14:textId="77777777" w:rsidR="00144DA1" w:rsidRDefault="00144DA1" w:rsidP="00087369"/>
    <w:p w14:paraId="309521F3" w14:textId="77777777" w:rsidR="003715C4" w:rsidRDefault="003715C4">
      <w:r>
        <w:br w:type="page"/>
      </w:r>
    </w:p>
    <w:p w14:paraId="610B3EDC" w14:textId="41673CD2" w:rsidR="00087369" w:rsidRDefault="00087369" w:rsidP="00087369">
      <w:r>
        <w:lastRenderedPageBreak/>
        <w:t xml:space="preserve">Table 2: Baseline and post intervention outcome measures (complete case)  </w:t>
      </w:r>
    </w:p>
    <w:tbl>
      <w:tblPr>
        <w:tblStyle w:val="TableGrid"/>
        <w:tblW w:w="10343" w:type="dxa"/>
        <w:tblLook w:val="04A0" w:firstRow="1" w:lastRow="0" w:firstColumn="1" w:lastColumn="0" w:noHBand="0" w:noVBand="1"/>
      </w:tblPr>
      <w:tblGrid>
        <w:gridCol w:w="1329"/>
        <w:gridCol w:w="1501"/>
        <w:gridCol w:w="1498"/>
        <w:gridCol w:w="2391"/>
        <w:gridCol w:w="939"/>
        <w:gridCol w:w="1318"/>
        <w:gridCol w:w="1367"/>
      </w:tblGrid>
      <w:tr w:rsidR="00AB3D20" w14:paraId="2556CB14" w14:textId="77777777" w:rsidTr="00D650A9">
        <w:tc>
          <w:tcPr>
            <w:tcW w:w="1329" w:type="dxa"/>
          </w:tcPr>
          <w:p w14:paraId="223FECD3" w14:textId="77777777" w:rsidR="00144DA1" w:rsidRDefault="00144DA1" w:rsidP="00292DC7"/>
        </w:tc>
        <w:tc>
          <w:tcPr>
            <w:tcW w:w="1520" w:type="dxa"/>
          </w:tcPr>
          <w:p w14:paraId="096D16AC" w14:textId="77777777" w:rsidR="00144DA1" w:rsidRDefault="00144DA1" w:rsidP="00292DC7">
            <w:r>
              <w:t>Baseline</w:t>
            </w:r>
          </w:p>
        </w:tc>
        <w:tc>
          <w:tcPr>
            <w:tcW w:w="1520" w:type="dxa"/>
          </w:tcPr>
          <w:p w14:paraId="390B8AEB" w14:textId="77777777" w:rsidR="00144DA1" w:rsidRDefault="00144DA1" w:rsidP="00292DC7">
            <w:r>
              <w:t>Follow-up</w:t>
            </w:r>
          </w:p>
        </w:tc>
        <w:tc>
          <w:tcPr>
            <w:tcW w:w="2430" w:type="dxa"/>
          </w:tcPr>
          <w:p w14:paraId="0ADD2953" w14:textId="028032F7" w:rsidR="00144DA1" w:rsidRDefault="00D650A9" w:rsidP="00292DC7">
            <w:r>
              <w:t xml:space="preserve">Median diff and </w:t>
            </w:r>
            <w:r w:rsidR="0080367A">
              <w:t>[</w:t>
            </w:r>
            <w:r>
              <w:t>IQR</w:t>
            </w:r>
            <w:r w:rsidR="0080367A">
              <w:t>]</w:t>
            </w:r>
            <w:r>
              <w:t xml:space="preserve"> or </w:t>
            </w:r>
            <w:r w:rsidR="00144DA1" w:rsidRPr="004037C1">
              <w:t xml:space="preserve">mean diff and </w:t>
            </w:r>
            <w:r w:rsidR="0080367A">
              <w:t>(</w:t>
            </w:r>
            <w:r w:rsidR="00144DA1" w:rsidRPr="004037C1">
              <w:t>95% CI</w:t>
            </w:r>
            <w:r w:rsidR="0080367A">
              <w:t>)</w:t>
            </w:r>
            <w:r>
              <w:t xml:space="preserve"> as appropriate </w:t>
            </w:r>
          </w:p>
        </w:tc>
        <w:tc>
          <w:tcPr>
            <w:tcW w:w="851" w:type="dxa"/>
          </w:tcPr>
          <w:p w14:paraId="6187015C" w14:textId="77777777" w:rsidR="00144DA1" w:rsidRDefault="00144DA1" w:rsidP="00292DC7">
            <w:r>
              <w:t>p-value</w:t>
            </w:r>
          </w:p>
        </w:tc>
        <w:tc>
          <w:tcPr>
            <w:tcW w:w="1326" w:type="dxa"/>
          </w:tcPr>
          <w:p w14:paraId="134C06B5" w14:textId="77777777" w:rsidR="00144DA1" w:rsidRDefault="00144DA1" w:rsidP="00292DC7">
            <w:r w:rsidRPr="009F5E03">
              <w:t>Achieving MCID</w:t>
            </w:r>
          </w:p>
        </w:tc>
        <w:tc>
          <w:tcPr>
            <w:tcW w:w="1367" w:type="dxa"/>
          </w:tcPr>
          <w:p w14:paraId="66AA10E3" w14:textId="77777777" w:rsidR="00144DA1" w:rsidRDefault="00144DA1" w:rsidP="00292DC7">
            <w:r>
              <w:t>Number of observations</w:t>
            </w:r>
          </w:p>
        </w:tc>
      </w:tr>
      <w:tr w:rsidR="00AB3D20" w14:paraId="2319C5B8" w14:textId="77777777" w:rsidTr="00D650A9">
        <w:tc>
          <w:tcPr>
            <w:tcW w:w="1329" w:type="dxa"/>
          </w:tcPr>
          <w:p w14:paraId="0DB9865A" w14:textId="77777777" w:rsidR="00144DA1" w:rsidRDefault="00144DA1" w:rsidP="00292DC7">
            <w:r>
              <w:t>RAND-36 MHC</w:t>
            </w:r>
          </w:p>
        </w:tc>
        <w:tc>
          <w:tcPr>
            <w:tcW w:w="1520" w:type="dxa"/>
          </w:tcPr>
          <w:p w14:paraId="2163D422" w14:textId="79A40B6B" w:rsidR="00D10A78" w:rsidRDefault="00144DA1" w:rsidP="00047F4A">
            <w:r w:rsidRPr="009D6DE1">
              <w:t>32.</w:t>
            </w:r>
            <w:r w:rsidR="00047F4A">
              <w:t>4</w:t>
            </w:r>
            <w:r w:rsidR="0080367A">
              <w:t>9</w:t>
            </w:r>
            <w:r w:rsidR="00047F4A">
              <w:t xml:space="preserve"> [2</w:t>
            </w:r>
            <w:r w:rsidR="00022C50">
              <w:t>6</w:t>
            </w:r>
            <w:r w:rsidR="00047F4A">
              <w:t>.</w:t>
            </w:r>
            <w:r w:rsidR="00022C50">
              <w:t>08</w:t>
            </w:r>
            <w:r w:rsidR="00047F4A">
              <w:t xml:space="preserve"> to 39.</w:t>
            </w:r>
            <w:r w:rsidR="00022C50">
              <w:t>8</w:t>
            </w:r>
            <w:r w:rsidR="00381136">
              <w:t>3</w:t>
            </w:r>
            <w:r w:rsidR="00047F4A">
              <w:t>]</w:t>
            </w:r>
            <w:r w:rsidR="00047F4A" w:rsidRPr="009D6DE1">
              <w:t xml:space="preserve"> </w:t>
            </w:r>
          </w:p>
        </w:tc>
        <w:tc>
          <w:tcPr>
            <w:tcW w:w="1520" w:type="dxa"/>
          </w:tcPr>
          <w:p w14:paraId="0DCDE0FD" w14:textId="78E1ABC3" w:rsidR="00144DA1" w:rsidRDefault="00144DA1" w:rsidP="00292DC7">
            <w:r w:rsidRPr="009D6DE1">
              <w:t>36.</w:t>
            </w:r>
            <w:r w:rsidR="00047F4A">
              <w:t>6</w:t>
            </w:r>
            <w:r w:rsidR="00381136">
              <w:t>2</w:t>
            </w:r>
            <w:r w:rsidR="00047F4A">
              <w:t xml:space="preserve"> [29.8</w:t>
            </w:r>
            <w:r w:rsidR="00381136">
              <w:t>1</w:t>
            </w:r>
            <w:r w:rsidR="00047F4A">
              <w:t xml:space="preserve"> to 43.7</w:t>
            </w:r>
            <w:r w:rsidR="00381136">
              <w:t>1</w:t>
            </w:r>
            <w:r w:rsidR="00047F4A">
              <w:t>]</w:t>
            </w:r>
          </w:p>
        </w:tc>
        <w:tc>
          <w:tcPr>
            <w:tcW w:w="2430" w:type="dxa"/>
          </w:tcPr>
          <w:p w14:paraId="2E3D0C13" w14:textId="2933CDEF" w:rsidR="00144DA1" w:rsidRDefault="00047F4A" w:rsidP="00292DC7">
            <w:r>
              <w:t>2.9</w:t>
            </w:r>
            <w:r w:rsidR="00381136">
              <w:t>8</w:t>
            </w:r>
            <w:r>
              <w:t xml:space="preserve"> [-1.53 to 8.42] </w:t>
            </w:r>
          </w:p>
        </w:tc>
        <w:tc>
          <w:tcPr>
            <w:tcW w:w="851" w:type="dxa"/>
          </w:tcPr>
          <w:p w14:paraId="7704F749" w14:textId="2556F45F" w:rsidR="00144DA1" w:rsidRDefault="00144DA1" w:rsidP="00292DC7">
            <w:r w:rsidRPr="004037C1">
              <w:t>&lt;0.</w:t>
            </w:r>
            <w:r w:rsidR="0080367A">
              <w:t>0</w:t>
            </w:r>
            <w:r w:rsidRPr="004037C1">
              <w:t>001</w:t>
            </w:r>
          </w:p>
        </w:tc>
        <w:tc>
          <w:tcPr>
            <w:tcW w:w="1326" w:type="dxa"/>
          </w:tcPr>
          <w:p w14:paraId="148FA92D" w14:textId="6FD6B41C" w:rsidR="00144DA1" w:rsidRPr="009D6DE1" w:rsidRDefault="00192C63" w:rsidP="00292DC7">
            <w:r>
              <w:t xml:space="preserve">591 (50.0%) </w:t>
            </w:r>
          </w:p>
        </w:tc>
        <w:tc>
          <w:tcPr>
            <w:tcW w:w="1367" w:type="dxa"/>
          </w:tcPr>
          <w:p w14:paraId="6659EE59" w14:textId="1AC8982D" w:rsidR="00144DA1" w:rsidRDefault="00047F4A" w:rsidP="00292DC7">
            <w:r>
              <w:t>1183</w:t>
            </w:r>
            <w:r w:rsidR="00144DA1" w:rsidRPr="009D6DE1">
              <w:t xml:space="preserve">    </w:t>
            </w:r>
          </w:p>
        </w:tc>
      </w:tr>
      <w:tr w:rsidR="00AB3D20" w14:paraId="0DE44B6B" w14:textId="77777777" w:rsidTr="00D650A9">
        <w:tc>
          <w:tcPr>
            <w:tcW w:w="1329" w:type="dxa"/>
          </w:tcPr>
          <w:p w14:paraId="2EC2E136" w14:textId="77777777" w:rsidR="00144DA1" w:rsidRDefault="00144DA1" w:rsidP="00292DC7">
            <w:r>
              <w:t>RAND-36 PHC</w:t>
            </w:r>
          </w:p>
        </w:tc>
        <w:tc>
          <w:tcPr>
            <w:tcW w:w="1520" w:type="dxa"/>
          </w:tcPr>
          <w:p w14:paraId="0546A565" w14:textId="50F83421" w:rsidR="00D10A78" w:rsidRDefault="00193B3A" w:rsidP="00193B3A">
            <w:r>
              <w:t>31.40 [2</w:t>
            </w:r>
            <w:r w:rsidR="00022C50">
              <w:t>7</w:t>
            </w:r>
            <w:r>
              <w:t>.</w:t>
            </w:r>
            <w:r w:rsidR="00022C50">
              <w:t>0</w:t>
            </w:r>
            <w:r w:rsidR="00381136">
              <w:t>5</w:t>
            </w:r>
            <w:r>
              <w:t xml:space="preserve"> to 36.8</w:t>
            </w:r>
            <w:r w:rsidR="00381136">
              <w:t>7</w:t>
            </w:r>
            <w:r>
              <w:t xml:space="preserve">] </w:t>
            </w:r>
          </w:p>
        </w:tc>
        <w:tc>
          <w:tcPr>
            <w:tcW w:w="1520" w:type="dxa"/>
          </w:tcPr>
          <w:p w14:paraId="0243BFD4" w14:textId="00378EE0" w:rsidR="00144DA1" w:rsidRDefault="00193B3A" w:rsidP="00292DC7">
            <w:r>
              <w:t>33.1</w:t>
            </w:r>
            <w:r w:rsidR="00381136">
              <w:t>6</w:t>
            </w:r>
            <w:r>
              <w:t xml:space="preserve"> [28.56 to 39.5</w:t>
            </w:r>
            <w:r w:rsidR="00381136">
              <w:t>5</w:t>
            </w:r>
            <w:r>
              <w:t xml:space="preserve">] </w:t>
            </w:r>
          </w:p>
        </w:tc>
        <w:tc>
          <w:tcPr>
            <w:tcW w:w="2430" w:type="dxa"/>
          </w:tcPr>
          <w:p w14:paraId="7C22DAF7" w14:textId="53BC1FB3" w:rsidR="00144DA1" w:rsidRDefault="00193B3A" w:rsidP="00292DC7">
            <w:r>
              <w:t>1.69 [-1.3</w:t>
            </w:r>
            <w:r w:rsidR="00381136">
              <w:t>2</w:t>
            </w:r>
            <w:r>
              <w:t xml:space="preserve"> to 5.0</w:t>
            </w:r>
            <w:r w:rsidR="00381136">
              <w:t>1</w:t>
            </w:r>
            <w:r>
              <w:t xml:space="preserve">] </w:t>
            </w:r>
          </w:p>
        </w:tc>
        <w:tc>
          <w:tcPr>
            <w:tcW w:w="851" w:type="dxa"/>
          </w:tcPr>
          <w:p w14:paraId="6037235A" w14:textId="13E99497" w:rsidR="00144DA1" w:rsidRDefault="00144DA1" w:rsidP="00292DC7">
            <w:r w:rsidRPr="004037C1">
              <w:t>&lt;0.0</w:t>
            </w:r>
            <w:r w:rsidR="0080367A">
              <w:t>0</w:t>
            </w:r>
            <w:r w:rsidRPr="004037C1">
              <w:t>01</w:t>
            </w:r>
          </w:p>
        </w:tc>
        <w:tc>
          <w:tcPr>
            <w:tcW w:w="1326" w:type="dxa"/>
          </w:tcPr>
          <w:p w14:paraId="3E541A93" w14:textId="3C717926" w:rsidR="00144DA1" w:rsidRPr="009D6DE1" w:rsidRDefault="00192C63" w:rsidP="00292DC7">
            <w:r>
              <w:t xml:space="preserve">459 </w:t>
            </w:r>
            <w:r w:rsidR="00144DA1">
              <w:t>(</w:t>
            </w:r>
            <w:r w:rsidR="00144DA1" w:rsidRPr="00C44E38">
              <w:t>38.</w:t>
            </w:r>
            <w:r>
              <w:t>8</w:t>
            </w:r>
            <w:r w:rsidR="00144DA1">
              <w:t>%)</w:t>
            </w:r>
          </w:p>
        </w:tc>
        <w:tc>
          <w:tcPr>
            <w:tcW w:w="1367" w:type="dxa"/>
          </w:tcPr>
          <w:p w14:paraId="3B8C3BF0" w14:textId="684185A9" w:rsidR="00144DA1" w:rsidRDefault="00193B3A" w:rsidP="00292DC7">
            <w:r>
              <w:t xml:space="preserve">1183 </w:t>
            </w:r>
            <w:r w:rsidR="00144DA1" w:rsidRPr="009D6DE1">
              <w:t xml:space="preserve">   </w:t>
            </w:r>
          </w:p>
        </w:tc>
      </w:tr>
      <w:tr w:rsidR="00AB3D20" w14:paraId="5680B24C" w14:textId="77777777" w:rsidTr="00D650A9">
        <w:tc>
          <w:tcPr>
            <w:tcW w:w="1329" w:type="dxa"/>
          </w:tcPr>
          <w:p w14:paraId="0A2E0A90" w14:textId="54A65982" w:rsidR="00144DA1" w:rsidRDefault="00144DA1" w:rsidP="00292DC7">
            <w:r>
              <w:t>CAT (Respiratory symptoms)</w:t>
            </w:r>
          </w:p>
        </w:tc>
        <w:tc>
          <w:tcPr>
            <w:tcW w:w="1520" w:type="dxa"/>
          </w:tcPr>
          <w:p w14:paraId="2357DCC1" w14:textId="1DC5161A" w:rsidR="00144DA1" w:rsidRDefault="00144DA1" w:rsidP="00292DC7">
            <w:r w:rsidRPr="00647D15">
              <w:t>19.</w:t>
            </w:r>
            <w:r w:rsidR="00647D15" w:rsidRPr="00647D15">
              <w:t>4</w:t>
            </w:r>
            <w:r w:rsidR="00647D15">
              <w:t>8</w:t>
            </w:r>
            <w:r w:rsidR="00647D15" w:rsidRPr="00647D15">
              <w:t xml:space="preserve"> </w:t>
            </w:r>
            <w:r w:rsidRPr="00647D15">
              <w:t>(6.</w:t>
            </w:r>
            <w:r w:rsidR="00647D15">
              <w:t>40</w:t>
            </w:r>
            <w:r w:rsidRPr="00647D15">
              <w:t>)</w:t>
            </w:r>
            <w:r w:rsidR="00D10A78" w:rsidRPr="00647D15">
              <w:t xml:space="preserve"> </w:t>
            </w:r>
          </w:p>
        </w:tc>
        <w:tc>
          <w:tcPr>
            <w:tcW w:w="1520" w:type="dxa"/>
          </w:tcPr>
          <w:p w14:paraId="7CBC928E" w14:textId="1AE5F2B6" w:rsidR="00144DA1" w:rsidRDefault="00144DA1" w:rsidP="00292DC7">
            <w:r w:rsidRPr="00354C66">
              <w:t>16.</w:t>
            </w:r>
            <w:r w:rsidR="00647D15" w:rsidRPr="00354C66">
              <w:t>9</w:t>
            </w:r>
            <w:r w:rsidR="00647D15">
              <w:t xml:space="preserve">8 </w:t>
            </w:r>
            <w:r>
              <w:t>(</w:t>
            </w:r>
            <w:r w:rsidRPr="00354C66">
              <w:t>6.</w:t>
            </w:r>
            <w:r w:rsidR="00647D15">
              <w:t>9</w:t>
            </w:r>
            <w:r w:rsidR="00381136">
              <w:t>0</w:t>
            </w:r>
            <w:r>
              <w:t>)</w:t>
            </w:r>
          </w:p>
        </w:tc>
        <w:tc>
          <w:tcPr>
            <w:tcW w:w="2430" w:type="dxa"/>
          </w:tcPr>
          <w:p w14:paraId="694F457F" w14:textId="39E5C5F7" w:rsidR="00144DA1" w:rsidRDefault="00144DA1" w:rsidP="00292DC7">
            <w:r w:rsidRPr="004037C1">
              <w:t>-2.</w:t>
            </w:r>
            <w:r w:rsidR="00193B3A" w:rsidRPr="004037C1">
              <w:t>5</w:t>
            </w:r>
            <w:r w:rsidR="00193B3A">
              <w:t>0</w:t>
            </w:r>
            <w:r w:rsidR="0080367A">
              <w:t xml:space="preserve"> (</w:t>
            </w:r>
            <w:r w:rsidRPr="004037C1">
              <w:t>-2.</w:t>
            </w:r>
            <w:r w:rsidR="00193B3A" w:rsidRPr="004037C1">
              <w:t>8</w:t>
            </w:r>
            <w:r w:rsidR="00193B3A">
              <w:t>1</w:t>
            </w:r>
            <w:r w:rsidR="00193B3A" w:rsidRPr="004037C1">
              <w:t xml:space="preserve"> </w:t>
            </w:r>
            <w:r w:rsidRPr="004037C1">
              <w:t>to -2.</w:t>
            </w:r>
            <w:r w:rsidR="00193B3A">
              <w:t>19</w:t>
            </w:r>
            <w:r w:rsidR="0080367A">
              <w:t>)</w:t>
            </w:r>
          </w:p>
        </w:tc>
        <w:tc>
          <w:tcPr>
            <w:tcW w:w="851" w:type="dxa"/>
          </w:tcPr>
          <w:p w14:paraId="212A1957" w14:textId="7B68099E" w:rsidR="00144DA1" w:rsidRDefault="00144DA1" w:rsidP="00292DC7">
            <w:r w:rsidRPr="004037C1">
              <w:t>&lt;0.0</w:t>
            </w:r>
            <w:r w:rsidR="0080367A">
              <w:t>0</w:t>
            </w:r>
            <w:r w:rsidRPr="004037C1">
              <w:t>01</w:t>
            </w:r>
          </w:p>
        </w:tc>
        <w:tc>
          <w:tcPr>
            <w:tcW w:w="1326" w:type="dxa"/>
          </w:tcPr>
          <w:p w14:paraId="671AF046" w14:textId="2516F8FD" w:rsidR="00144DA1" w:rsidRPr="009D6DE1" w:rsidRDefault="00192C63" w:rsidP="00292DC7">
            <w:r>
              <w:t>677</w:t>
            </w:r>
            <w:r w:rsidR="00144DA1">
              <w:t xml:space="preserve"> (</w:t>
            </w:r>
            <w:r w:rsidR="00144DA1" w:rsidRPr="006433F8">
              <w:t>57.</w:t>
            </w:r>
            <w:r>
              <w:t>0</w:t>
            </w:r>
            <w:r w:rsidR="00144DA1">
              <w:t>%)</w:t>
            </w:r>
          </w:p>
        </w:tc>
        <w:tc>
          <w:tcPr>
            <w:tcW w:w="1367" w:type="dxa"/>
          </w:tcPr>
          <w:p w14:paraId="0F80AD30" w14:textId="00AE4DD1" w:rsidR="00144DA1" w:rsidRDefault="00193B3A" w:rsidP="00292DC7">
            <w:r>
              <w:t>1187</w:t>
            </w:r>
            <w:r w:rsidR="00144DA1" w:rsidRPr="009D6DE1">
              <w:t xml:space="preserve">   </w:t>
            </w:r>
          </w:p>
        </w:tc>
      </w:tr>
      <w:tr w:rsidR="00AB3D20" w14:paraId="115A81EE" w14:textId="77777777" w:rsidTr="00D650A9">
        <w:tc>
          <w:tcPr>
            <w:tcW w:w="1329" w:type="dxa"/>
          </w:tcPr>
          <w:p w14:paraId="2244FFBA" w14:textId="77777777" w:rsidR="00144DA1" w:rsidRDefault="00144DA1" w:rsidP="00292DC7">
            <w:r>
              <w:t>GAD-7 (Anxiety)</w:t>
            </w:r>
          </w:p>
        </w:tc>
        <w:tc>
          <w:tcPr>
            <w:tcW w:w="1520" w:type="dxa"/>
          </w:tcPr>
          <w:p w14:paraId="4C134E8C" w14:textId="6AEEB1CD" w:rsidR="00D10A78" w:rsidRDefault="00144DA1" w:rsidP="00AB3D20">
            <w:r w:rsidRPr="00354C66">
              <w:t>7</w:t>
            </w:r>
            <w:r w:rsidR="00AB3D20">
              <w:t xml:space="preserve"> [3 to 11] </w:t>
            </w:r>
          </w:p>
        </w:tc>
        <w:tc>
          <w:tcPr>
            <w:tcW w:w="1520" w:type="dxa"/>
          </w:tcPr>
          <w:p w14:paraId="1BB931BF" w14:textId="6527B2E8" w:rsidR="00144DA1" w:rsidRDefault="00144DA1" w:rsidP="00292DC7">
            <w:r w:rsidRPr="001A38D3">
              <w:t>5</w:t>
            </w:r>
            <w:r w:rsidR="00AB3D20">
              <w:t xml:space="preserve"> [2 to 8]</w:t>
            </w:r>
          </w:p>
        </w:tc>
        <w:tc>
          <w:tcPr>
            <w:tcW w:w="2430" w:type="dxa"/>
          </w:tcPr>
          <w:p w14:paraId="2AB61A8B" w14:textId="70DD0E77" w:rsidR="00144DA1" w:rsidRDefault="00144DA1" w:rsidP="00292DC7">
            <w:r w:rsidRPr="004037C1">
              <w:t>-1</w:t>
            </w:r>
            <w:r w:rsidR="00AB3D20">
              <w:t xml:space="preserve"> [-4 to 1] </w:t>
            </w:r>
          </w:p>
        </w:tc>
        <w:tc>
          <w:tcPr>
            <w:tcW w:w="851" w:type="dxa"/>
          </w:tcPr>
          <w:p w14:paraId="27251C24" w14:textId="1978BB80" w:rsidR="00144DA1" w:rsidRDefault="00144DA1" w:rsidP="00292DC7">
            <w:r w:rsidRPr="004037C1">
              <w:t>&lt;0.0</w:t>
            </w:r>
            <w:r w:rsidR="00B870F1">
              <w:t>0</w:t>
            </w:r>
            <w:r w:rsidRPr="004037C1">
              <w:t>01</w:t>
            </w:r>
          </w:p>
        </w:tc>
        <w:tc>
          <w:tcPr>
            <w:tcW w:w="1326" w:type="dxa"/>
          </w:tcPr>
          <w:p w14:paraId="55B55C28" w14:textId="55BFD068" w:rsidR="00144DA1" w:rsidRPr="00354C66" w:rsidRDefault="00192C63" w:rsidP="00292DC7">
            <w:r>
              <w:t>316</w:t>
            </w:r>
            <w:r w:rsidR="003B3648">
              <w:t xml:space="preserve"> </w:t>
            </w:r>
            <w:r w:rsidR="00144DA1">
              <w:t>(</w:t>
            </w:r>
            <w:r w:rsidR="00144DA1" w:rsidRPr="006433F8">
              <w:t>26.</w:t>
            </w:r>
            <w:r>
              <w:t>6</w:t>
            </w:r>
            <w:r w:rsidR="00144DA1">
              <w:t>%</w:t>
            </w:r>
            <w:r w:rsidR="00AD71E4">
              <w:t>)</w:t>
            </w:r>
          </w:p>
        </w:tc>
        <w:tc>
          <w:tcPr>
            <w:tcW w:w="1367" w:type="dxa"/>
          </w:tcPr>
          <w:p w14:paraId="299D4486" w14:textId="39EBF137" w:rsidR="00144DA1" w:rsidRDefault="00144DA1" w:rsidP="00292DC7">
            <w:r w:rsidRPr="00354C66">
              <w:t>1</w:t>
            </w:r>
            <w:r w:rsidR="00AB3D20">
              <w:t>187</w:t>
            </w:r>
          </w:p>
        </w:tc>
      </w:tr>
      <w:tr w:rsidR="00AB3D20" w14:paraId="068DB804" w14:textId="77777777" w:rsidTr="00D650A9">
        <w:tc>
          <w:tcPr>
            <w:tcW w:w="1329" w:type="dxa"/>
          </w:tcPr>
          <w:p w14:paraId="5837323E" w14:textId="77777777" w:rsidR="00144DA1" w:rsidRDefault="00144DA1" w:rsidP="00292DC7">
            <w:r>
              <w:t>Dyspnoea-12 (total score)</w:t>
            </w:r>
          </w:p>
        </w:tc>
        <w:tc>
          <w:tcPr>
            <w:tcW w:w="1520" w:type="dxa"/>
          </w:tcPr>
          <w:p w14:paraId="31CFA59D" w14:textId="76B7BCA1" w:rsidR="00144DA1" w:rsidRDefault="00144DA1" w:rsidP="00292DC7">
            <w:r w:rsidRPr="001A38D3">
              <w:t>15.</w:t>
            </w:r>
            <w:r w:rsidR="00AB3D20" w:rsidRPr="001A38D3">
              <w:t>4</w:t>
            </w:r>
            <w:r w:rsidR="00381136">
              <w:t>4</w:t>
            </w:r>
            <w:r w:rsidR="00AB3D20">
              <w:t xml:space="preserve"> </w:t>
            </w:r>
            <w:r>
              <w:t>(</w:t>
            </w:r>
            <w:r w:rsidRPr="001A38D3">
              <w:t>7.</w:t>
            </w:r>
            <w:r w:rsidR="00AB3D20" w:rsidRPr="001A38D3">
              <w:t>4</w:t>
            </w:r>
            <w:r w:rsidR="00AB3D20">
              <w:t>4</w:t>
            </w:r>
            <w:r>
              <w:t>)</w:t>
            </w:r>
          </w:p>
          <w:p w14:paraId="588F69DC" w14:textId="3BB9CBF4" w:rsidR="00D10A78" w:rsidRDefault="00D10A78" w:rsidP="00292DC7"/>
        </w:tc>
        <w:tc>
          <w:tcPr>
            <w:tcW w:w="1520" w:type="dxa"/>
          </w:tcPr>
          <w:p w14:paraId="10DD07FF" w14:textId="4C59173D" w:rsidR="00144DA1" w:rsidRDefault="00144DA1" w:rsidP="00292DC7">
            <w:r w:rsidRPr="001A38D3">
              <w:t>11.</w:t>
            </w:r>
            <w:r w:rsidR="00AB3D20" w:rsidRPr="001A38D3">
              <w:t>1</w:t>
            </w:r>
            <w:r w:rsidR="00AB3D20">
              <w:t xml:space="preserve">4 </w:t>
            </w:r>
            <w:r>
              <w:t>(</w:t>
            </w:r>
            <w:r w:rsidRPr="001A38D3">
              <w:t>7.</w:t>
            </w:r>
            <w:r w:rsidR="00AB3D20" w:rsidRPr="001A38D3">
              <w:t>1</w:t>
            </w:r>
            <w:r w:rsidR="00381136">
              <w:t>8</w:t>
            </w:r>
            <w:r>
              <w:t>)</w:t>
            </w:r>
          </w:p>
        </w:tc>
        <w:tc>
          <w:tcPr>
            <w:tcW w:w="2430" w:type="dxa"/>
          </w:tcPr>
          <w:p w14:paraId="0A888AC5" w14:textId="504A6161" w:rsidR="00144DA1" w:rsidRDefault="00144DA1" w:rsidP="00292DC7">
            <w:r w:rsidRPr="004037C1">
              <w:t>-4</w:t>
            </w:r>
            <w:r w:rsidR="00FE01FD">
              <w:t>.</w:t>
            </w:r>
            <w:r w:rsidR="00AB3D20">
              <w:t>29</w:t>
            </w:r>
            <w:r w:rsidR="00B870F1">
              <w:t xml:space="preserve"> (</w:t>
            </w:r>
            <w:r w:rsidRPr="004037C1">
              <w:t>-4</w:t>
            </w:r>
            <w:r w:rsidR="00FE01FD">
              <w:t>.</w:t>
            </w:r>
            <w:r w:rsidR="00AB3D20" w:rsidRPr="004037C1">
              <w:t>6</w:t>
            </w:r>
            <w:r w:rsidR="00AB3D20">
              <w:t>4</w:t>
            </w:r>
            <w:r w:rsidR="00AB3D20" w:rsidRPr="004037C1">
              <w:t xml:space="preserve"> </w:t>
            </w:r>
            <w:r w:rsidRPr="004037C1">
              <w:t>to -3</w:t>
            </w:r>
            <w:r w:rsidR="00FE01FD">
              <w:t>.</w:t>
            </w:r>
            <w:r w:rsidR="00AB3D20" w:rsidRPr="004037C1">
              <w:t>9</w:t>
            </w:r>
            <w:r w:rsidR="00AB3D20">
              <w:t>4</w:t>
            </w:r>
            <w:r w:rsidR="00B870F1">
              <w:t>)</w:t>
            </w:r>
          </w:p>
        </w:tc>
        <w:tc>
          <w:tcPr>
            <w:tcW w:w="851" w:type="dxa"/>
          </w:tcPr>
          <w:p w14:paraId="334065D5" w14:textId="47BDE5CE" w:rsidR="00144DA1" w:rsidRDefault="00144DA1" w:rsidP="00292DC7">
            <w:r w:rsidRPr="004037C1">
              <w:t>&lt;0.0</w:t>
            </w:r>
            <w:r w:rsidR="00B870F1">
              <w:t>0</w:t>
            </w:r>
            <w:r w:rsidRPr="004037C1">
              <w:t>01</w:t>
            </w:r>
          </w:p>
        </w:tc>
        <w:tc>
          <w:tcPr>
            <w:tcW w:w="1326" w:type="dxa"/>
          </w:tcPr>
          <w:p w14:paraId="488F740B" w14:textId="09AFA23C" w:rsidR="00144DA1" w:rsidRPr="001A38D3" w:rsidRDefault="00192C63" w:rsidP="00292DC7">
            <w:r>
              <w:t xml:space="preserve">722 </w:t>
            </w:r>
            <w:r w:rsidR="00144DA1">
              <w:t>(</w:t>
            </w:r>
            <w:r w:rsidR="00CC4F79">
              <w:t>60.8</w:t>
            </w:r>
            <w:r w:rsidR="00144DA1">
              <w:t>%)</w:t>
            </w:r>
          </w:p>
        </w:tc>
        <w:tc>
          <w:tcPr>
            <w:tcW w:w="1367" w:type="dxa"/>
          </w:tcPr>
          <w:p w14:paraId="4263B7C4" w14:textId="2B919DDB" w:rsidR="00144DA1" w:rsidRDefault="00144DA1" w:rsidP="00292DC7">
            <w:r w:rsidRPr="001A38D3">
              <w:t>1</w:t>
            </w:r>
            <w:r w:rsidR="00AB3D20">
              <w:t>187</w:t>
            </w:r>
            <w:r w:rsidRPr="001A38D3">
              <w:t xml:space="preserve">   </w:t>
            </w:r>
          </w:p>
        </w:tc>
      </w:tr>
      <w:tr w:rsidR="00AB3D20" w14:paraId="1BC1B200" w14:textId="77777777" w:rsidTr="00D650A9">
        <w:tc>
          <w:tcPr>
            <w:tcW w:w="1329" w:type="dxa"/>
          </w:tcPr>
          <w:p w14:paraId="05D934D1" w14:textId="77777777" w:rsidR="00144DA1" w:rsidRDefault="00144DA1" w:rsidP="00292DC7">
            <w:r>
              <w:t>Dyspnoea-12 (Physical component)</w:t>
            </w:r>
          </w:p>
        </w:tc>
        <w:tc>
          <w:tcPr>
            <w:tcW w:w="1520" w:type="dxa"/>
          </w:tcPr>
          <w:p w14:paraId="78CBF4B6" w14:textId="5A054089" w:rsidR="00D10A78" w:rsidRDefault="00144DA1" w:rsidP="00292DC7">
            <w:r w:rsidRPr="001A38D3">
              <w:t>10.</w:t>
            </w:r>
            <w:r w:rsidR="00F24A72" w:rsidRPr="001A38D3">
              <w:t>0</w:t>
            </w:r>
            <w:r w:rsidR="00F24A72">
              <w:t>3</w:t>
            </w:r>
            <w:r w:rsidR="00F24A72" w:rsidRPr="001A38D3">
              <w:t xml:space="preserve"> </w:t>
            </w:r>
            <w:r>
              <w:t>(</w:t>
            </w:r>
            <w:r w:rsidRPr="001A38D3">
              <w:t>4.</w:t>
            </w:r>
            <w:r w:rsidR="00EF1196" w:rsidRPr="001A38D3">
              <w:t>1</w:t>
            </w:r>
            <w:r w:rsidR="00B870F1">
              <w:t>8</w:t>
            </w:r>
            <w:r>
              <w:t>)</w:t>
            </w:r>
          </w:p>
        </w:tc>
        <w:tc>
          <w:tcPr>
            <w:tcW w:w="1520" w:type="dxa"/>
          </w:tcPr>
          <w:p w14:paraId="4377F290" w14:textId="449543EA" w:rsidR="00144DA1" w:rsidRDefault="00144DA1" w:rsidP="00292DC7">
            <w:r w:rsidRPr="001A38D3">
              <w:t>7.</w:t>
            </w:r>
            <w:r w:rsidR="00F24A72" w:rsidRPr="001A38D3">
              <w:t>5</w:t>
            </w:r>
            <w:r w:rsidR="00381136">
              <w:t>3</w:t>
            </w:r>
            <w:r w:rsidR="00F24A72">
              <w:t xml:space="preserve"> </w:t>
            </w:r>
            <w:r>
              <w:t>(</w:t>
            </w:r>
            <w:r w:rsidRPr="001A38D3">
              <w:t>4.1</w:t>
            </w:r>
            <w:r w:rsidR="00F24A72">
              <w:t>8</w:t>
            </w:r>
            <w:r>
              <w:t>)</w:t>
            </w:r>
          </w:p>
        </w:tc>
        <w:tc>
          <w:tcPr>
            <w:tcW w:w="2430" w:type="dxa"/>
          </w:tcPr>
          <w:p w14:paraId="6BA14F4F" w14:textId="59EC5AB9" w:rsidR="00144DA1" w:rsidRDefault="00144DA1" w:rsidP="00292DC7">
            <w:r w:rsidRPr="0031051F">
              <w:t>-2.5</w:t>
            </w:r>
            <w:r w:rsidR="00CF514F">
              <w:t>0</w:t>
            </w:r>
            <w:r w:rsidR="00B870F1">
              <w:t xml:space="preserve"> (</w:t>
            </w:r>
            <w:r w:rsidRPr="0031051F">
              <w:t>-2.7</w:t>
            </w:r>
            <w:r w:rsidR="00381136">
              <w:t>1</w:t>
            </w:r>
            <w:r>
              <w:t xml:space="preserve"> to </w:t>
            </w:r>
            <w:r w:rsidRPr="0031051F">
              <w:t>-2.</w:t>
            </w:r>
            <w:r w:rsidR="00CF514F" w:rsidRPr="0031051F">
              <w:t>3</w:t>
            </w:r>
            <w:r w:rsidR="00CF514F">
              <w:t>0</w:t>
            </w:r>
            <w:r w:rsidR="00B870F1">
              <w:t>)</w:t>
            </w:r>
          </w:p>
        </w:tc>
        <w:tc>
          <w:tcPr>
            <w:tcW w:w="851" w:type="dxa"/>
          </w:tcPr>
          <w:p w14:paraId="266C711A" w14:textId="5086AC71" w:rsidR="00144DA1" w:rsidRDefault="00144DA1" w:rsidP="00292DC7">
            <w:r w:rsidRPr="004037C1">
              <w:t>&lt;0.</w:t>
            </w:r>
            <w:r w:rsidR="00B870F1">
              <w:t>0</w:t>
            </w:r>
            <w:r w:rsidRPr="004037C1">
              <w:t>001</w:t>
            </w:r>
          </w:p>
        </w:tc>
        <w:tc>
          <w:tcPr>
            <w:tcW w:w="1326" w:type="dxa"/>
          </w:tcPr>
          <w:p w14:paraId="293BBF66" w14:textId="27BBA6E6" w:rsidR="00144DA1" w:rsidRPr="001A38D3" w:rsidRDefault="00CC4F79" w:rsidP="00292DC7">
            <w:r>
              <w:t xml:space="preserve">722 </w:t>
            </w:r>
            <w:r w:rsidR="00144DA1">
              <w:t>(</w:t>
            </w:r>
            <w:r w:rsidR="00144DA1" w:rsidRPr="006433F8">
              <w:t>60.</w:t>
            </w:r>
            <w:r>
              <w:t>8</w:t>
            </w:r>
            <w:r w:rsidR="00144DA1">
              <w:t>%)</w:t>
            </w:r>
          </w:p>
        </w:tc>
        <w:tc>
          <w:tcPr>
            <w:tcW w:w="1367" w:type="dxa"/>
          </w:tcPr>
          <w:p w14:paraId="742A746F" w14:textId="0C619575" w:rsidR="00144DA1" w:rsidRDefault="00CF514F" w:rsidP="00292DC7">
            <w:r>
              <w:t>1187</w:t>
            </w:r>
          </w:p>
        </w:tc>
      </w:tr>
      <w:tr w:rsidR="00AB3D20" w14:paraId="7E9C1703" w14:textId="77777777" w:rsidTr="00D650A9">
        <w:tc>
          <w:tcPr>
            <w:tcW w:w="1329" w:type="dxa"/>
          </w:tcPr>
          <w:p w14:paraId="70D65E39" w14:textId="77777777" w:rsidR="00144DA1" w:rsidRDefault="00144DA1" w:rsidP="00292DC7">
            <w:r>
              <w:t xml:space="preserve">Dyspnoea-12 (affective component) </w:t>
            </w:r>
          </w:p>
        </w:tc>
        <w:tc>
          <w:tcPr>
            <w:tcW w:w="1520" w:type="dxa"/>
          </w:tcPr>
          <w:p w14:paraId="6AE9A1B2" w14:textId="4435938C" w:rsidR="00144DA1" w:rsidRDefault="00144DA1" w:rsidP="00292DC7">
            <w:r w:rsidRPr="001A38D3">
              <w:t>5</w:t>
            </w:r>
            <w:r w:rsidR="00F24A72">
              <w:t xml:space="preserve"> [2 to 8] </w:t>
            </w:r>
          </w:p>
        </w:tc>
        <w:tc>
          <w:tcPr>
            <w:tcW w:w="1520" w:type="dxa"/>
          </w:tcPr>
          <w:p w14:paraId="1FED2692" w14:textId="0DBB1DA8" w:rsidR="00144DA1" w:rsidRDefault="00F24A72" w:rsidP="00292DC7">
            <w:r>
              <w:t xml:space="preserve">2 [1 to 6] </w:t>
            </w:r>
          </w:p>
        </w:tc>
        <w:tc>
          <w:tcPr>
            <w:tcW w:w="2430" w:type="dxa"/>
          </w:tcPr>
          <w:p w14:paraId="67ED8115" w14:textId="1D64B859" w:rsidR="00144DA1" w:rsidRDefault="00144DA1" w:rsidP="00292DC7">
            <w:r w:rsidRPr="0031051F">
              <w:t>-1</w:t>
            </w:r>
            <w:r w:rsidR="00275960">
              <w:t xml:space="preserve"> [-4 to 0] </w:t>
            </w:r>
          </w:p>
        </w:tc>
        <w:tc>
          <w:tcPr>
            <w:tcW w:w="851" w:type="dxa"/>
          </w:tcPr>
          <w:p w14:paraId="1D7DFEDD" w14:textId="1689AD73" w:rsidR="00144DA1" w:rsidRDefault="00144DA1" w:rsidP="00292DC7">
            <w:r w:rsidRPr="0031051F">
              <w:t>&lt;0.00</w:t>
            </w:r>
            <w:r w:rsidR="00B870F1">
              <w:t>0</w:t>
            </w:r>
            <w:r w:rsidRPr="0031051F">
              <w:t>1</w:t>
            </w:r>
          </w:p>
        </w:tc>
        <w:tc>
          <w:tcPr>
            <w:tcW w:w="1326" w:type="dxa"/>
          </w:tcPr>
          <w:p w14:paraId="05A71DE9" w14:textId="0C110F46" w:rsidR="00144DA1" w:rsidRPr="001A38D3" w:rsidRDefault="00144DA1" w:rsidP="00292DC7">
            <w:r w:rsidRPr="006433F8">
              <w:t>5</w:t>
            </w:r>
            <w:r w:rsidR="00CC4F79">
              <w:t>65</w:t>
            </w:r>
            <w:r>
              <w:t xml:space="preserve"> (</w:t>
            </w:r>
            <w:r w:rsidRPr="006433F8">
              <w:t>47.</w:t>
            </w:r>
            <w:r w:rsidR="00CC4F79">
              <w:t>6</w:t>
            </w:r>
            <w:r>
              <w:t>%)</w:t>
            </w:r>
          </w:p>
        </w:tc>
        <w:tc>
          <w:tcPr>
            <w:tcW w:w="1367" w:type="dxa"/>
          </w:tcPr>
          <w:p w14:paraId="77331AE7" w14:textId="16AF5424" w:rsidR="00144DA1" w:rsidRDefault="00275960" w:rsidP="00292DC7">
            <w:r>
              <w:t>1187</w:t>
            </w:r>
          </w:p>
        </w:tc>
      </w:tr>
      <w:tr w:rsidR="00AB3D20" w14:paraId="1F19128D" w14:textId="77777777" w:rsidTr="00D650A9">
        <w:tc>
          <w:tcPr>
            <w:tcW w:w="1329" w:type="dxa"/>
          </w:tcPr>
          <w:p w14:paraId="452BBB1C" w14:textId="77777777" w:rsidR="00144DA1" w:rsidRDefault="00144DA1" w:rsidP="00292DC7">
            <w:r w:rsidRPr="0031051F">
              <w:t>VAS</w:t>
            </w:r>
            <w:r>
              <w:t xml:space="preserve"> </w:t>
            </w:r>
            <w:r w:rsidRPr="0031051F">
              <w:t>Dysp</w:t>
            </w:r>
            <w:r>
              <w:t xml:space="preserve">noea at </w:t>
            </w:r>
            <w:r w:rsidRPr="0031051F">
              <w:t>Rest</w:t>
            </w:r>
          </w:p>
        </w:tc>
        <w:tc>
          <w:tcPr>
            <w:tcW w:w="1520" w:type="dxa"/>
          </w:tcPr>
          <w:p w14:paraId="39B6061A" w14:textId="13DCB12D" w:rsidR="00D10A78" w:rsidRDefault="00B33D6B" w:rsidP="00292DC7">
            <w:r>
              <w:t xml:space="preserve">20 [5 to 35] </w:t>
            </w:r>
          </w:p>
        </w:tc>
        <w:tc>
          <w:tcPr>
            <w:tcW w:w="1520" w:type="dxa"/>
          </w:tcPr>
          <w:p w14:paraId="1714E0A0" w14:textId="3102CA7A" w:rsidR="00144DA1" w:rsidRDefault="00B33D6B" w:rsidP="00292DC7">
            <w:r>
              <w:t xml:space="preserve">20 [5 to 40] </w:t>
            </w:r>
          </w:p>
        </w:tc>
        <w:tc>
          <w:tcPr>
            <w:tcW w:w="2430" w:type="dxa"/>
          </w:tcPr>
          <w:p w14:paraId="16FA110D" w14:textId="0DB6725D" w:rsidR="00144DA1" w:rsidRPr="0031051F" w:rsidRDefault="00B33D6B" w:rsidP="00292DC7">
            <w:r>
              <w:t xml:space="preserve">0 [-10 to 13] </w:t>
            </w:r>
          </w:p>
        </w:tc>
        <w:tc>
          <w:tcPr>
            <w:tcW w:w="851" w:type="dxa"/>
          </w:tcPr>
          <w:p w14:paraId="126CD8AC" w14:textId="59CCC3AF" w:rsidR="00144DA1" w:rsidRPr="0031051F" w:rsidRDefault="00144DA1" w:rsidP="00292DC7">
            <w:r w:rsidRPr="0031051F">
              <w:t>0.2</w:t>
            </w:r>
            <w:r w:rsidR="00B870F1">
              <w:t>4</w:t>
            </w:r>
          </w:p>
        </w:tc>
        <w:tc>
          <w:tcPr>
            <w:tcW w:w="1326" w:type="dxa"/>
          </w:tcPr>
          <w:p w14:paraId="74C0F3C1" w14:textId="4FDE27B2" w:rsidR="00144DA1" w:rsidRPr="001A38D3" w:rsidRDefault="00CC4F79" w:rsidP="00292DC7">
            <w:r>
              <w:t>337</w:t>
            </w:r>
            <w:r w:rsidRPr="006433F8">
              <w:t xml:space="preserve"> </w:t>
            </w:r>
            <w:r w:rsidR="00144DA1">
              <w:t>(</w:t>
            </w:r>
            <w:r w:rsidR="00144DA1" w:rsidRPr="006433F8">
              <w:t>28.</w:t>
            </w:r>
            <w:r>
              <w:t>4</w:t>
            </w:r>
            <w:r w:rsidR="00144DA1">
              <w:t>%)</w:t>
            </w:r>
          </w:p>
        </w:tc>
        <w:tc>
          <w:tcPr>
            <w:tcW w:w="1367" w:type="dxa"/>
          </w:tcPr>
          <w:p w14:paraId="295438F0" w14:textId="5F3BAA1D" w:rsidR="00144DA1" w:rsidRDefault="00B33D6B" w:rsidP="00292DC7">
            <w:r>
              <w:t>1</w:t>
            </w:r>
            <w:r w:rsidR="00CC4F79">
              <w:t>1</w:t>
            </w:r>
            <w:r>
              <w:t>88</w:t>
            </w:r>
            <w:r w:rsidRPr="001A38D3">
              <w:t xml:space="preserve">   </w:t>
            </w:r>
          </w:p>
        </w:tc>
      </w:tr>
      <w:tr w:rsidR="00AB3D20" w14:paraId="47100E59" w14:textId="77777777" w:rsidTr="00D650A9">
        <w:tc>
          <w:tcPr>
            <w:tcW w:w="1329" w:type="dxa"/>
          </w:tcPr>
          <w:p w14:paraId="1FE96A04" w14:textId="77777777" w:rsidR="00144DA1" w:rsidRPr="0031051F" w:rsidRDefault="00144DA1" w:rsidP="00292DC7">
            <w:r w:rsidRPr="0031051F">
              <w:t>VAS</w:t>
            </w:r>
            <w:r>
              <w:t xml:space="preserve"> </w:t>
            </w:r>
            <w:r w:rsidRPr="0031051F">
              <w:t>Dysp</w:t>
            </w:r>
            <w:r>
              <w:t xml:space="preserve">noea </w:t>
            </w:r>
            <w:r w:rsidRPr="0031051F">
              <w:t>Walk</w:t>
            </w:r>
            <w:r>
              <w:t>ing</w:t>
            </w:r>
          </w:p>
        </w:tc>
        <w:tc>
          <w:tcPr>
            <w:tcW w:w="1520" w:type="dxa"/>
          </w:tcPr>
          <w:p w14:paraId="5894D72B" w14:textId="709A6DA4" w:rsidR="00144DA1" w:rsidRDefault="00B33D6B" w:rsidP="00292DC7">
            <w:r>
              <w:t>35 [20 to 50]</w:t>
            </w:r>
          </w:p>
        </w:tc>
        <w:tc>
          <w:tcPr>
            <w:tcW w:w="1520" w:type="dxa"/>
          </w:tcPr>
          <w:p w14:paraId="610F83E8" w14:textId="25F1E54D" w:rsidR="00144DA1" w:rsidRDefault="00B33D6B" w:rsidP="00292DC7">
            <w:r>
              <w:t xml:space="preserve">29 [12 to 50] </w:t>
            </w:r>
          </w:p>
        </w:tc>
        <w:tc>
          <w:tcPr>
            <w:tcW w:w="2430" w:type="dxa"/>
          </w:tcPr>
          <w:p w14:paraId="2B443BB7" w14:textId="70E4AAF7" w:rsidR="00144DA1" w:rsidRPr="0031051F" w:rsidRDefault="00144DA1" w:rsidP="00292DC7">
            <w:r w:rsidRPr="0031051F">
              <w:t>-5</w:t>
            </w:r>
            <w:r w:rsidR="00B33D6B">
              <w:t xml:space="preserve"> [-18 to 6] </w:t>
            </w:r>
          </w:p>
        </w:tc>
        <w:tc>
          <w:tcPr>
            <w:tcW w:w="851" w:type="dxa"/>
          </w:tcPr>
          <w:p w14:paraId="73B3AC8D" w14:textId="1F7BEF5C" w:rsidR="00144DA1" w:rsidRPr="0031051F" w:rsidRDefault="00144DA1" w:rsidP="00292DC7">
            <w:r w:rsidRPr="0031051F">
              <w:t>&lt;0.0</w:t>
            </w:r>
            <w:r w:rsidR="00B870F1">
              <w:t>0</w:t>
            </w:r>
            <w:r w:rsidRPr="0031051F">
              <w:t>01</w:t>
            </w:r>
          </w:p>
        </w:tc>
        <w:tc>
          <w:tcPr>
            <w:tcW w:w="1326" w:type="dxa"/>
          </w:tcPr>
          <w:p w14:paraId="4EEF8B97" w14:textId="3429AFF3" w:rsidR="00144DA1" w:rsidRPr="001A38D3" w:rsidRDefault="00CC4F79" w:rsidP="00292DC7">
            <w:r w:rsidRPr="006433F8">
              <w:t>5</w:t>
            </w:r>
            <w:r>
              <w:t>0</w:t>
            </w:r>
            <w:r w:rsidRPr="006433F8">
              <w:t xml:space="preserve">2 </w:t>
            </w:r>
            <w:r w:rsidR="00144DA1">
              <w:t>(</w:t>
            </w:r>
            <w:r w:rsidR="00144DA1" w:rsidRPr="006433F8">
              <w:t>42.</w:t>
            </w:r>
            <w:r>
              <w:t>3</w:t>
            </w:r>
            <w:r w:rsidR="00144DA1">
              <w:t>%)</w:t>
            </w:r>
          </w:p>
        </w:tc>
        <w:tc>
          <w:tcPr>
            <w:tcW w:w="1367" w:type="dxa"/>
          </w:tcPr>
          <w:p w14:paraId="56CB0F1F" w14:textId="0EFA0DDA" w:rsidR="00144DA1" w:rsidRDefault="00B33D6B" w:rsidP="00292DC7">
            <w:r>
              <w:t>1188</w:t>
            </w:r>
          </w:p>
        </w:tc>
      </w:tr>
      <w:tr w:rsidR="00AB3D20" w14:paraId="4BD137ED" w14:textId="77777777" w:rsidTr="00D650A9">
        <w:tc>
          <w:tcPr>
            <w:tcW w:w="1329" w:type="dxa"/>
          </w:tcPr>
          <w:p w14:paraId="4E03505C" w14:textId="77777777" w:rsidR="00144DA1" w:rsidRPr="0031051F" w:rsidRDefault="00144DA1" w:rsidP="00292DC7">
            <w:r w:rsidRPr="0031051F">
              <w:t>VAS</w:t>
            </w:r>
            <w:r>
              <w:t xml:space="preserve"> </w:t>
            </w:r>
            <w:r w:rsidRPr="0031051F">
              <w:t>Dysp</w:t>
            </w:r>
            <w:r>
              <w:t>noea Stairs</w:t>
            </w:r>
          </w:p>
        </w:tc>
        <w:tc>
          <w:tcPr>
            <w:tcW w:w="1520" w:type="dxa"/>
          </w:tcPr>
          <w:p w14:paraId="702EC611" w14:textId="07F5D3D2" w:rsidR="00D10A78" w:rsidRDefault="003F2FE5" w:rsidP="00292DC7">
            <w:r>
              <w:t xml:space="preserve">60 [40 to 80] </w:t>
            </w:r>
          </w:p>
        </w:tc>
        <w:tc>
          <w:tcPr>
            <w:tcW w:w="1520" w:type="dxa"/>
          </w:tcPr>
          <w:p w14:paraId="4D71628D" w14:textId="4D4EDF83" w:rsidR="00144DA1" w:rsidRDefault="003F2FE5" w:rsidP="00292DC7">
            <w:r>
              <w:t xml:space="preserve">50 [27 to 69] </w:t>
            </w:r>
          </w:p>
        </w:tc>
        <w:tc>
          <w:tcPr>
            <w:tcW w:w="2430" w:type="dxa"/>
          </w:tcPr>
          <w:p w14:paraId="11DE961D" w14:textId="133C6206" w:rsidR="00144DA1" w:rsidRPr="0031051F" w:rsidRDefault="00144DA1" w:rsidP="00292DC7">
            <w:r w:rsidRPr="0031051F">
              <w:t>-10</w:t>
            </w:r>
            <w:r w:rsidR="003F2FE5">
              <w:t xml:space="preserve"> [-25 to 3] </w:t>
            </w:r>
          </w:p>
        </w:tc>
        <w:tc>
          <w:tcPr>
            <w:tcW w:w="851" w:type="dxa"/>
          </w:tcPr>
          <w:p w14:paraId="233196AD" w14:textId="5B6150E2" w:rsidR="00144DA1" w:rsidRPr="0031051F" w:rsidRDefault="00144DA1" w:rsidP="00292DC7">
            <w:r w:rsidRPr="0031051F">
              <w:t>&lt;0.0</w:t>
            </w:r>
            <w:r w:rsidR="00B870F1">
              <w:t>0</w:t>
            </w:r>
            <w:r w:rsidRPr="0031051F">
              <w:t>01</w:t>
            </w:r>
          </w:p>
        </w:tc>
        <w:tc>
          <w:tcPr>
            <w:tcW w:w="1326" w:type="dxa"/>
          </w:tcPr>
          <w:p w14:paraId="406E30E8" w14:textId="2F2FFCB1" w:rsidR="00144DA1" w:rsidRPr="001A38D3" w:rsidRDefault="00CC4F79" w:rsidP="00292DC7">
            <w:r>
              <w:t>598</w:t>
            </w:r>
            <w:r w:rsidR="007A4C52">
              <w:t xml:space="preserve"> </w:t>
            </w:r>
            <w:r w:rsidR="00144DA1">
              <w:t>(</w:t>
            </w:r>
            <w:r w:rsidR="00144DA1" w:rsidRPr="006433F8">
              <w:t>50.</w:t>
            </w:r>
            <w:r>
              <w:t>3</w:t>
            </w:r>
            <w:r w:rsidR="00144DA1">
              <w:t>%)</w:t>
            </w:r>
          </w:p>
        </w:tc>
        <w:tc>
          <w:tcPr>
            <w:tcW w:w="1367" w:type="dxa"/>
          </w:tcPr>
          <w:p w14:paraId="5E5707C0" w14:textId="29F22C94" w:rsidR="00144DA1" w:rsidRDefault="003F2FE5" w:rsidP="00292DC7">
            <w:r>
              <w:t>1</w:t>
            </w:r>
            <w:r w:rsidR="00BB0220">
              <w:t>1</w:t>
            </w:r>
            <w:r>
              <w:t>88</w:t>
            </w:r>
          </w:p>
        </w:tc>
      </w:tr>
      <w:tr w:rsidR="00AB3D20" w14:paraId="209CBD68" w14:textId="77777777" w:rsidTr="00D650A9">
        <w:tc>
          <w:tcPr>
            <w:tcW w:w="1329" w:type="dxa"/>
          </w:tcPr>
          <w:p w14:paraId="345B5D82" w14:textId="77777777" w:rsidR="00144DA1" w:rsidRPr="0031051F" w:rsidRDefault="00144DA1" w:rsidP="00292DC7">
            <w:r w:rsidRPr="0031051F">
              <w:t>VAS</w:t>
            </w:r>
            <w:r>
              <w:t xml:space="preserve"> </w:t>
            </w:r>
            <w:r w:rsidRPr="0031051F">
              <w:t>Dysp</w:t>
            </w:r>
            <w:r>
              <w:t>noea Running</w:t>
            </w:r>
          </w:p>
        </w:tc>
        <w:tc>
          <w:tcPr>
            <w:tcW w:w="1520" w:type="dxa"/>
          </w:tcPr>
          <w:p w14:paraId="301F18F9" w14:textId="6605E171" w:rsidR="00D10A78" w:rsidRDefault="003F2FE5" w:rsidP="00292DC7">
            <w:r>
              <w:t xml:space="preserve">90.5 [78 to 100] </w:t>
            </w:r>
          </w:p>
        </w:tc>
        <w:tc>
          <w:tcPr>
            <w:tcW w:w="1520" w:type="dxa"/>
          </w:tcPr>
          <w:p w14:paraId="340DCCA5" w14:textId="64CE3373" w:rsidR="00144DA1" w:rsidRDefault="003F2FE5" w:rsidP="00292DC7">
            <w:r>
              <w:t xml:space="preserve">82 [63 to 99] </w:t>
            </w:r>
          </w:p>
        </w:tc>
        <w:tc>
          <w:tcPr>
            <w:tcW w:w="2430" w:type="dxa"/>
          </w:tcPr>
          <w:p w14:paraId="107094A9" w14:textId="5598A41C" w:rsidR="00144DA1" w:rsidRPr="0031051F" w:rsidRDefault="00144DA1" w:rsidP="00292DC7">
            <w:r w:rsidRPr="0031051F">
              <w:t>-</w:t>
            </w:r>
            <w:r w:rsidR="003F2FE5">
              <w:t xml:space="preserve">3 [-19 to 0] </w:t>
            </w:r>
          </w:p>
        </w:tc>
        <w:tc>
          <w:tcPr>
            <w:tcW w:w="851" w:type="dxa"/>
          </w:tcPr>
          <w:p w14:paraId="4A03CC25" w14:textId="3F68DA99" w:rsidR="00144DA1" w:rsidRPr="0031051F" w:rsidRDefault="00144DA1" w:rsidP="00292DC7">
            <w:r w:rsidRPr="0031051F">
              <w:t>&lt;0.</w:t>
            </w:r>
            <w:r w:rsidR="00B870F1">
              <w:t>0</w:t>
            </w:r>
            <w:r w:rsidRPr="0031051F">
              <w:t>001</w:t>
            </w:r>
          </w:p>
        </w:tc>
        <w:tc>
          <w:tcPr>
            <w:tcW w:w="1326" w:type="dxa"/>
          </w:tcPr>
          <w:p w14:paraId="0EBB7C7D" w14:textId="39AB87FF" w:rsidR="00144DA1" w:rsidRPr="001A38D3" w:rsidRDefault="00CC4F79" w:rsidP="00292DC7">
            <w:r>
              <w:t>459</w:t>
            </w:r>
            <w:r w:rsidRPr="006433F8">
              <w:t xml:space="preserve"> </w:t>
            </w:r>
            <w:r w:rsidR="00144DA1">
              <w:t>(</w:t>
            </w:r>
            <w:r w:rsidR="00144DA1" w:rsidRPr="006433F8">
              <w:t>38.</w:t>
            </w:r>
            <w:r>
              <w:t>6</w:t>
            </w:r>
            <w:r w:rsidR="00144DA1">
              <w:t>%)</w:t>
            </w:r>
          </w:p>
        </w:tc>
        <w:tc>
          <w:tcPr>
            <w:tcW w:w="1367" w:type="dxa"/>
          </w:tcPr>
          <w:p w14:paraId="49A3811B" w14:textId="4AA4EF13" w:rsidR="00144DA1" w:rsidRDefault="003F2FE5" w:rsidP="00292DC7">
            <w:r>
              <w:t>1</w:t>
            </w:r>
            <w:r w:rsidR="00BB0220">
              <w:t>1</w:t>
            </w:r>
            <w:r>
              <w:t>88</w:t>
            </w:r>
            <w:r w:rsidR="00144DA1" w:rsidRPr="001A38D3">
              <w:t xml:space="preserve">   </w:t>
            </w:r>
          </w:p>
        </w:tc>
      </w:tr>
    </w:tbl>
    <w:p w14:paraId="3A651E8B" w14:textId="59BF77FB" w:rsidR="00144DA1" w:rsidRDefault="008A343B" w:rsidP="001A37D9">
      <w:r>
        <w:t xml:space="preserve">Outcome measure </w:t>
      </w:r>
      <w:r w:rsidR="00413D2E">
        <w:t>Minimal Clinically Important Differences (</w:t>
      </w:r>
      <w:r>
        <w:t>MCID</w:t>
      </w:r>
      <w:r w:rsidR="00413D2E">
        <w:t>)</w:t>
      </w:r>
      <w:r>
        <w:t>: RAND-36</w:t>
      </w:r>
      <w:r w:rsidR="00413D2E">
        <w:t xml:space="preserve"> Mental Health Composite</w:t>
      </w:r>
      <w:r>
        <w:t xml:space="preserve"> </w:t>
      </w:r>
      <w:r w:rsidR="00413D2E">
        <w:t>(</w:t>
      </w:r>
      <w:r>
        <w:t>MHC</w:t>
      </w:r>
      <w:r w:rsidR="00413D2E">
        <w:t>)</w:t>
      </w:r>
      <w:r>
        <w:t xml:space="preserve"> and </w:t>
      </w:r>
      <w:r w:rsidR="00413D2E">
        <w:t>Physical Health Composite (</w:t>
      </w:r>
      <w:r>
        <w:t>PHC</w:t>
      </w:r>
      <w:r w:rsidR="00413D2E">
        <w:t>)</w:t>
      </w:r>
      <w:r>
        <w:t xml:space="preserve"> 3</w:t>
      </w:r>
      <w:r w:rsidR="00413D2E">
        <w:t xml:space="preserve"> </w:t>
      </w:r>
      <w:r w:rsidR="00413D2E">
        <w:fldChar w:fldCharType="begin"/>
      </w:r>
      <w:r w:rsidR="003D45BA">
        <w:instrText xml:space="preserve"> ADDIN EN.CITE &lt;EndNote&gt;&lt;Cite&gt;&lt;Author&gt;Frendl&lt;/Author&gt;&lt;Year&gt;2014&lt;/Year&gt;&lt;RecNum&gt;583&lt;/RecNum&gt;&lt;DisplayText&gt;&lt;style face="superscript"&gt;6&lt;/style&gt;&lt;/DisplayText&gt;&lt;record&gt;&lt;rec-number&gt;583&lt;/rec-number&gt;&lt;foreign-keys&gt;&lt;key app="EN" db-id="e9vfz5228sfvziepx5fpwas2dvf0e90x95z9" timestamp="1635146697"&gt;583&lt;/key&gt;&lt;/foreign-keys&gt;&lt;ref-type name="Journal Article"&gt;17&lt;/ref-type&gt;&lt;contributors&gt;&lt;authors&gt;&lt;author&gt;Frendl, D. M.&lt;/author&gt;&lt;author&gt;Ware, J. E., Jr.&lt;/author&gt;&lt;/authors&gt;&lt;/contributors&gt;&lt;auth-address&gt;*Department of Quantitative Health Sciences, University of Massachusetts Medical School daggerJohn Ware Research Group, Worcester, MA.&lt;/auth-address&gt;&lt;titles&gt;&lt;title&gt;Patient-reported functional health and well-being outcomes with drug therapy: a systematic review of randomized trials using the SF-36 health survey&lt;/title&gt;&lt;secondary-title&gt;Med Care&lt;/secondary-title&gt;&lt;/titles&gt;&lt;periodical&gt;&lt;full-title&gt;Med Care&lt;/full-title&gt;&lt;/periodical&gt;&lt;pages&gt;439-45&lt;/pages&gt;&lt;volume&gt;52&lt;/volume&gt;&lt;number&gt;5&lt;/number&gt;&lt;edition&gt;2014/04/10&lt;/edition&gt;&lt;keywords&gt;&lt;keyword&gt;Double-Blind Method&lt;/keyword&gt;&lt;keyword&gt;Drug Therapy/*statistics &amp;amp; numerical data&lt;/keyword&gt;&lt;keyword&gt;Health Status&lt;/keyword&gt;&lt;keyword&gt;Health Surveys/*statistics &amp;amp; numerical data&lt;/keyword&gt;&lt;keyword&gt;Humans&lt;/keyword&gt;&lt;keyword&gt;Personal Satisfaction&lt;/keyword&gt;&lt;keyword&gt;Quality of Life&lt;/keyword&gt;&lt;keyword&gt;Randomized Controlled Trials as Topic/*statistics &amp;amp; numerical data&lt;/keyword&gt;&lt;keyword&gt;Reproducibility of Results&lt;/keyword&gt;&lt;keyword&gt;*Self Report&lt;/keyword&gt;&lt;keyword&gt;*Treatment Outcome&lt;/keyword&gt;&lt;/keywords&gt;&lt;dates&gt;&lt;year&gt;2014&lt;/year&gt;&lt;pub-dates&gt;&lt;date&gt;May&lt;/date&gt;&lt;/pub-dates&gt;&lt;/dates&gt;&lt;isbn&gt;1537-1948 (Electronic)&amp;#xD;0025-7079 (Linking)&lt;/isbn&gt;&lt;accession-num&gt;24714581&lt;/accession-num&gt;&lt;urls&gt;&lt;related-urls&gt;&lt;url&gt;https://www.ncbi.nlm.nih.gov/pubmed/24714581&lt;/url&gt;&lt;/related-urls&gt;&lt;/urls&gt;&lt;electronic-resource-num&gt;10.1097/MLR.000000000000010311&lt;/electronic-resource-num&gt;&lt;/record&gt;&lt;/Cite&gt;&lt;/EndNote&gt;</w:instrText>
      </w:r>
      <w:r w:rsidR="00413D2E">
        <w:fldChar w:fldCharType="separate"/>
      </w:r>
      <w:r w:rsidR="003D45BA" w:rsidRPr="003D45BA">
        <w:rPr>
          <w:noProof/>
          <w:vertAlign w:val="superscript"/>
        </w:rPr>
        <w:t>6</w:t>
      </w:r>
      <w:r w:rsidR="00413D2E">
        <w:fldChar w:fldCharType="end"/>
      </w:r>
      <w:r w:rsidR="00413D2E">
        <w:t xml:space="preserve">; CAT 2 </w:t>
      </w:r>
      <w:r w:rsidR="00413D2E">
        <w:fldChar w:fldCharType="begin">
          <w:fldData xml:space="preserve">PEVuZE5vdGU+PENpdGU+PEF1dGhvcj5Lb248L0F1dGhvcj48WWVhcj4yMDE0PC9ZZWFyPjxSZWNO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==
</w:fldData>
        </w:fldChar>
      </w:r>
      <w:r w:rsidR="008A732D">
        <w:instrText xml:space="preserve"> ADDIN EN.CITE </w:instrText>
      </w:r>
      <w:r w:rsidR="008A732D">
        <w:fldChar w:fldCharType="begin">
          <w:fldData xml:space="preserve">PEVuZE5vdGU+PENpdGU+PEF1dGhvcj5Lb248L0F1dGhvcj48WWVhcj4yMDE0PC9ZZWFyPjxSZWNO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==
</w:fldData>
        </w:fldChar>
      </w:r>
      <w:r w:rsidR="008A732D">
        <w:instrText xml:space="preserve"> ADDIN EN.CITE.DATA </w:instrText>
      </w:r>
      <w:r w:rsidR="008A732D">
        <w:fldChar w:fldCharType="end"/>
      </w:r>
      <w:r w:rsidR="00413D2E">
        <w:fldChar w:fldCharType="separate"/>
      </w:r>
      <w:r w:rsidR="008A732D" w:rsidRPr="008A732D">
        <w:rPr>
          <w:noProof/>
          <w:vertAlign w:val="superscript"/>
        </w:rPr>
        <w:t>13</w:t>
      </w:r>
      <w:r w:rsidR="00413D2E">
        <w:fldChar w:fldCharType="end"/>
      </w:r>
      <w:r w:rsidR="00413D2E">
        <w:t xml:space="preserve">; </w:t>
      </w:r>
      <w:r w:rsidR="001E1A27">
        <w:t>Generalised Anxiety Disorder Questionnaire (</w:t>
      </w:r>
      <w:r w:rsidR="00413D2E">
        <w:t>GAD-7</w:t>
      </w:r>
      <w:r w:rsidR="001E1A27">
        <w:t>) 4</w:t>
      </w:r>
      <w:r w:rsidR="00413D2E">
        <w:t xml:space="preserve"> </w:t>
      </w:r>
      <w:r w:rsidR="001E1A27">
        <w:fldChar w:fldCharType="begin">
          <w:fldData xml:space="preserve">PEVuZE5vdGU+PENpdGU+PEF1dGhvcj5Ub3Vzc2FpbnQ8L0F1dGhvcj48WWVhcj4yMDIwPC9ZZWFy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</w:fldData>
        </w:fldChar>
      </w:r>
      <w:r w:rsidR="008A732D">
        <w:instrText xml:space="preserve"> ADDIN EN.CITE </w:instrText>
      </w:r>
      <w:r w:rsidR="008A732D">
        <w:fldChar w:fldCharType="begin">
          <w:fldData xml:space="preserve">PEVuZE5vdGU+PENpdGU+PEF1dGhvcj5Ub3Vzc2FpbnQ8L0F1dGhvcj48WWVhcj4yMDIwPC9ZZWFy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</w:fldData>
        </w:fldChar>
      </w:r>
      <w:r w:rsidR="008A732D">
        <w:instrText xml:space="preserve"> ADDIN EN.CITE.DATA </w:instrText>
      </w:r>
      <w:r w:rsidR="008A732D">
        <w:fldChar w:fldCharType="end"/>
      </w:r>
      <w:r w:rsidR="001E1A27">
        <w:fldChar w:fldCharType="separate"/>
      </w:r>
      <w:r w:rsidR="008A732D" w:rsidRPr="008A732D">
        <w:rPr>
          <w:noProof/>
          <w:vertAlign w:val="superscript"/>
        </w:rPr>
        <w:t>11</w:t>
      </w:r>
      <w:r w:rsidR="001E1A27">
        <w:fldChar w:fldCharType="end"/>
      </w:r>
      <w:r w:rsidR="00413D2E">
        <w:t>; Dyspnoea-12 (D12)</w:t>
      </w:r>
      <w:r w:rsidR="001E1A27">
        <w:t xml:space="preserve"> total 2.8, physical component 1.8; affective component 1.1 </w:t>
      </w:r>
      <w:r w:rsidR="001E1A27">
        <w:fldChar w:fldCharType="begin">
          <w:fldData xml:space="preserve">PEVuZE5vdGU+PENpdGU+PEF1dGhvcj5Fa3N0cm9tPC9BdXRob3I+PFllYXI+MjAyMDwvWWVhcj48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</w:fldData>
        </w:fldChar>
      </w:r>
      <w:r w:rsidR="008A732D">
        <w:instrText xml:space="preserve"> ADDIN EN.CITE </w:instrText>
      </w:r>
      <w:r w:rsidR="008A732D">
        <w:fldChar w:fldCharType="begin">
          <w:fldData xml:space="preserve">PEVuZE5vdGU+PENpdGU+PEF1dGhvcj5Fa3N0cm9tPC9BdXRob3I+PFllYXI+MjAyMDwvWWVhcj48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</w:fldData>
        </w:fldChar>
      </w:r>
      <w:r w:rsidR="008A732D">
        <w:instrText xml:space="preserve"> ADDIN EN.CITE.DATA </w:instrText>
      </w:r>
      <w:r w:rsidR="008A732D">
        <w:fldChar w:fldCharType="end"/>
      </w:r>
      <w:r w:rsidR="001E1A27">
        <w:fldChar w:fldCharType="separate"/>
      </w:r>
      <w:r w:rsidR="008A732D" w:rsidRPr="008A732D">
        <w:rPr>
          <w:noProof/>
          <w:vertAlign w:val="superscript"/>
        </w:rPr>
        <w:t>9</w:t>
      </w:r>
      <w:r w:rsidR="001E1A27">
        <w:fldChar w:fldCharType="end"/>
      </w:r>
      <w:r w:rsidR="001E1A27">
        <w:t xml:space="preserve">; Visual Analogue Scales for dyspnoea 10 </w:t>
      </w:r>
      <w:r w:rsidR="001E1A27">
        <w:fldChar w:fldCharType="begin"/>
      </w:r>
      <w:r w:rsidR="008A732D">
        <w:instrText xml:space="preserve"> ADDIN EN.CITE &lt;EndNote&gt;&lt;Cite&gt;&lt;Author&gt;Ries&lt;/Author&gt;&lt;Year&gt;2005&lt;/Year&gt;&lt;RecNum&gt;584&lt;/RecNum&gt;&lt;DisplayText&gt;&lt;style face="superscript"&gt;10&lt;/style&gt;&lt;/DisplayText&gt;&lt;record&gt;&lt;rec-number&gt;584&lt;/rec-number&gt;&lt;foreign-keys&gt;&lt;key app="EN" db-id="e9vfz5228sfvziepx5fpwas2dvf0e90x95z9" timestamp="1635148986"&gt;584&lt;/key&gt;&lt;/foreign-keys&gt;&lt;ref-type name="Journal Article"&gt;17&lt;/ref-type&gt;&lt;contributors&gt;&lt;authors&gt;&lt;author&gt;Ries, A. L.&lt;/author&gt;&lt;/authors&gt;&lt;/contributors&gt;&lt;auth-address&gt;University of California, UCSD Medical Center 200 W. Arbor Drive, San Diego, California 92103-8377, USA. aries@ucsd.edu&lt;/auth-address&gt;&lt;titles&gt;&lt;title&gt;Minimally clinically important difference for the UCSD Shortness of Breath Questionnaire, Borg Scale, and Visual Analog Scale&lt;/title&gt;&lt;secondary-title&gt;COPD&lt;/secondary-title&gt;&lt;/titles&gt;&lt;periodical&gt;&lt;full-title&gt;COPD&lt;/full-title&gt;&lt;abbr-1&gt;Copd&lt;/abbr-1&gt;&lt;/periodical&gt;&lt;pages&gt;105-10&lt;/pages&gt;&lt;volume&gt;2&lt;/volume&gt;&lt;number&gt;1&lt;/number&gt;&lt;edition&gt;2006/12/02&lt;/edition&gt;&lt;keywords&gt;&lt;keyword&gt;Data Interpretation, Statistical&lt;/keyword&gt;&lt;keyword&gt;Dyspnea/*diagnosis&lt;/keyword&gt;&lt;keyword&gt;Humans&lt;/keyword&gt;&lt;keyword&gt;Pain Measurement&lt;/keyword&gt;&lt;keyword&gt;Pulmonary Disease, Chronic Obstructive/*diagnosis&lt;/keyword&gt;&lt;keyword&gt;*Surveys and Questionnaires&lt;/keyword&gt;&lt;/keywords&gt;&lt;dates&gt;&lt;year&gt;2005&lt;/year&gt;&lt;pub-dates&gt;&lt;date&gt;Mar&lt;/date&gt;&lt;/pub-dates&gt;&lt;/dates&gt;&lt;isbn&gt;1541-2555 (Print)&amp;#xD;1541-2563 (Linking)&lt;/isbn&gt;&lt;accession-num&gt;17136970&lt;/accession-num&gt;&lt;urls&gt;&lt;related-urls&gt;&lt;url&gt;https://www.ncbi.nlm.nih.gov/pubmed/17136970&lt;/url&gt;&lt;/related-urls&gt;&lt;/urls&gt;&lt;electronic-resource-num&gt;10.1081/copd-200050655&lt;/electronic-resource-num&gt;&lt;/record&gt;&lt;/Cite&gt;&lt;/EndNote&gt;</w:instrText>
      </w:r>
      <w:r w:rsidR="001E1A27">
        <w:fldChar w:fldCharType="separate"/>
      </w:r>
      <w:r w:rsidR="008A732D" w:rsidRPr="008A732D">
        <w:rPr>
          <w:noProof/>
          <w:vertAlign w:val="superscript"/>
        </w:rPr>
        <w:t>10</w:t>
      </w:r>
      <w:r w:rsidR="001E1A27">
        <w:fldChar w:fldCharType="end"/>
      </w:r>
      <w:r w:rsidR="001E1A27">
        <w:t>.</w:t>
      </w:r>
      <w:r w:rsidR="00D650A9">
        <w:t xml:space="preserve"> P values from paired t-tests or Wilcoxon-Rank Test as appropriate</w:t>
      </w:r>
    </w:p>
    <w:p w14:paraId="29CDAA36" w14:textId="77777777" w:rsidR="003715C4" w:rsidRDefault="003715C4">
      <w:r>
        <w:br w:type="page"/>
      </w:r>
    </w:p>
    <w:p w14:paraId="4FB01974" w14:textId="3283DE97" w:rsidR="003F07D0" w:rsidRDefault="00087369" w:rsidP="001A37D9">
      <w:r>
        <w:lastRenderedPageBreak/>
        <w:t xml:space="preserve">Figure 1: Proportion of participants experiencing an improvement in each variable that is </w:t>
      </w:r>
      <w:r w:rsidR="001935B4">
        <w:t>equal to or larger than the minimal clinically important difference for that variable</w:t>
      </w:r>
      <w:r>
        <w:t xml:space="preserve"> (MCID)</w:t>
      </w:r>
    </w:p>
    <w:p w14:paraId="6E15980C" w14:textId="685810C6" w:rsidR="00144DA1" w:rsidRDefault="00024BDC" w:rsidP="00144DA1">
      <w:r>
        <w:rPr>
          <w:noProof/>
        </w:rPr>
        <w:drawing>
          <wp:inline distT="0" distB="0" distL="0" distR="0" wp14:anchorId="158879D0" wp14:editId="476FECAB">
            <wp:extent cx="5731510" cy="41763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76395"/>
                    </a:xfrm>
                    <a:prstGeom prst="rect">
                      <a:avLst/>
                    </a:prstGeom>
                  </pic:spPr>
                </pic:pic>
              </a:graphicData>
            </a:graphic>
          </wp:inline>
        </w:drawing>
      </w:r>
      <w:r w:rsidR="00144DA1" w:rsidRPr="004C6002">
        <w:t>CAT</w:t>
      </w:r>
      <w:r w:rsidR="00144DA1">
        <w:t xml:space="preserve">, </w:t>
      </w:r>
      <w:r w:rsidR="00144DA1" w:rsidRPr="004C6002">
        <w:t>chronic obstructive pulmonary disease assessment test. ENO</w:t>
      </w:r>
      <w:r w:rsidR="00144DA1">
        <w:t xml:space="preserve">, </w:t>
      </w:r>
      <w:r w:rsidR="00144DA1" w:rsidRPr="004C6002">
        <w:t>English National Opera. GAD-7</w:t>
      </w:r>
      <w:r w:rsidR="00144DA1">
        <w:t xml:space="preserve">, </w:t>
      </w:r>
      <w:r w:rsidR="00144DA1" w:rsidRPr="004C6002">
        <w:t>generalised anxiety disorder-7 questionnaire. MHC</w:t>
      </w:r>
      <w:r w:rsidR="00144DA1">
        <w:t xml:space="preserve">, </w:t>
      </w:r>
      <w:r w:rsidR="00144DA1" w:rsidRPr="004C6002">
        <w:t>mental health composite. PHC</w:t>
      </w:r>
      <w:r w:rsidR="00144DA1">
        <w:t xml:space="preserve">, </w:t>
      </w:r>
      <w:r w:rsidR="00144DA1" w:rsidRPr="004C6002">
        <w:t>physical health composite. RAND SF-36</w:t>
      </w:r>
      <w:r w:rsidR="00144DA1">
        <w:t xml:space="preserve">, </w:t>
      </w:r>
      <w:r w:rsidR="00144DA1" w:rsidRPr="004C6002">
        <w:t>RAND 36-item short form survey instrument. VAS</w:t>
      </w:r>
      <w:r w:rsidR="00144DA1">
        <w:t xml:space="preserve">, </w:t>
      </w:r>
      <w:r w:rsidR="00144DA1" w:rsidRPr="004C6002">
        <w:t>visual analogue scale</w:t>
      </w:r>
      <w:r w:rsidR="00144DA1">
        <w:t>.</w:t>
      </w:r>
    </w:p>
    <w:p w14:paraId="40908C44" w14:textId="4D76FB32" w:rsidR="00144DA1" w:rsidRDefault="00144DA1" w:rsidP="001A37D9"/>
    <w:p w14:paraId="7B1611E8" w14:textId="77777777" w:rsidR="00041E4D" w:rsidRDefault="00041E4D" w:rsidP="0031051F"/>
    <w:p w14:paraId="6BAC2DC9" w14:textId="07FF1DED" w:rsidR="00B13F45" w:rsidRPr="00B13F45" w:rsidRDefault="00B13F45" w:rsidP="00353058">
      <w:pPr>
        <w:pStyle w:val="Heading2"/>
      </w:pPr>
      <w:r>
        <w:t xml:space="preserve">Identifying predictors of </w:t>
      </w:r>
      <w:r w:rsidR="004F61DF">
        <w:t>treatment response</w:t>
      </w:r>
      <w:r w:rsidR="00353058">
        <w:t xml:space="preserve"> and full attendance </w:t>
      </w:r>
      <w:r>
        <w:t xml:space="preserve"> </w:t>
      </w:r>
    </w:p>
    <w:p w14:paraId="17B43D67" w14:textId="35F16F06" w:rsidR="00E535AD" w:rsidRDefault="00EE7A84" w:rsidP="0031051F">
      <w:r>
        <w:t xml:space="preserve">Age, gender, BMI, </w:t>
      </w:r>
      <w:r w:rsidR="00E77EA1">
        <w:t xml:space="preserve">symptom duration at baseline, </w:t>
      </w:r>
      <w:r>
        <w:t xml:space="preserve">baseline VAS dyspnoea scores, and comorbid asthma or hypertension, were not associated with an above MCID change in RAND-36 MHC or PHC scores. </w:t>
      </w:r>
      <w:r w:rsidR="00E535AD">
        <w:t xml:space="preserve">People with a higher symptom burden at baseline were more likely to experience an above MCID improvement in MHC score, as were people who attended all six live sessions, compared to those </w:t>
      </w:r>
      <w:r w:rsidR="00B83AB0">
        <w:t>who</w:t>
      </w:r>
      <w:r w:rsidR="00E535AD">
        <w:t xml:space="preserve"> did not (</w:t>
      </w:r>
      <w:r w:rsidR="00BA6F7A">
        <w:t>Supplementary table 1</w:t>
      </w:r>
      <w:r w:rsidR="00E535AD">
        <w:t>).</w:t>
      </w:r>
      <w:r w:rsidR="007A7CC6">
        <w:t xml:space="preserve"> Higher symptom burden was</w:t>
      </w:r>
      <w:r w:rsidR="00E535AD">
        <w:t xml:space="preserve"> </w:t>
      </w:r>
      <w:r w:rsidR="007A7CC6">
        <w:t>i</w:t>
      </w:r>
      <w:r w:rsidR="00E535AD">
        <w:t xml:space="preserve">ndicated by </w:t>
      </w:r>
      <w:r w:rsidR="003E5E80">
        <w:t xml:space="preserve">baseline </w:t>
      </w:r>
      <w:r w:rsidR="00B13F45">
        <w:t xml:space="preserve">lower MHC, higher CAT score, higher GAD-7; higher Dyspnoea-12 score (primarily the affective component) </w:t>
      </w:r>
      <w:r w:rsidR="00E535AD">
        <w:t>being associated with an above MCID change in RAND-36 MHC.</w:t>
      </w:r>
    </w:p>
    <w:p w14:paraId="525E988A" w14:textId="0A3D0CA7" w:rsidR="00E535AD" w:rsidRDefault="00E535AD" w:rsidP="0031051F">
      <w:r>
        <w:t>Similarly, people with higher symptom burden at baseline, and those who attended all six live sessions, were more likely to experience an above MCID improvement in PHC score (</w:t>
      </w:r>
      <w:r w:rsidR="00BA6F7A">
        <w:t>Supplementary table 2</w:t>
      </w:r>
      <w:r>
        <w:t xml:space="preserve">). Indicated by </w:t>
      </w:r>
      <w:r w:rsidR="003E5E80">
        <w:t>baseline lower MHC and PHC scores; higher GAD-7; higher Dyspnoea-12 score (both affective and physical components)</w:t>
      </w:r>
      <w:r>
        <w:t xml:space="preserve"> all being associated with</w:t>
      </w:r>
      <w:r w:rsidR="003E5E80">
        <w:t xml:space="preserve"> </w:t>
      </w:r>
      <w:r>
        <w:t xml:space="preserve">an above MCID change in RAND-36 PHC. </w:t>
      </w:r>
    </w:p>
    <w:p w14:paraId="794AA3D4" w14:textId="232D0418" w:rsidR="00B13F45" w:rsidRDefault="00E535AD" w:rsidP="0031051F">
      <w:bookmarkStart w:id="15" w:name="_Hlk205193099"/>
      <w:r>
        <w:lastRenderedPageBreak/>
        <w:t>Lower</w:t>
      </w:r>
      <w:r w:rsidR="00287C74">
        <w:t xml:space="preserve"> </w:t>
      </w:r>
      <w:r w:rsidR="003E5E80">
        <w:t xml:space="preserve">MHC; higher BMI; higher CAT; GAD-7; Dyspnoea 12 (both affective and physical components); all VAS dyspnoea scores; and attending all </w:t>
      </w:r>
      <w:r w:rsidR="004C6002">
        <w:t xml:space="preserve">live </w:t>
      </w:r>
      <w:r w:rsidR="003E5E80">
        <w:t>sessions</w:t>
      </w:r>
      <w:r>
        <w:t xml:space="preserve"> </w:t>
      </w:r>
      <w:r w:rsidR="00287C74">
        <w:t>were associated with a</w:t>
      </w:r>
      <w:r>
        <w:t>bove MCID improvements in Dyspnoea 12 total score</w:t>
      </w:r>
      <w:r w:rsidR="003E5E80">
        <w:t xml:space="preserve"> (</w:t>
      </w:r>
      <w:r w:rsidR="00BA6F7A">
        <w:t>Supplementary table 3</w:t>
      </w:r>
      <w:r w:rsidR="003E5E80">
        <w:t>).</w:t>
      </w:r>
      <w:r w:rsidR="00EE7A84">
        <w:t xml:space="preserve"> </w:t>
      </w:r>
      <w:r w:rsidR="004D7956">
        <w:t>Similarly, worse baseline health indicated by lower MHC, PHC, and higher CAT, GAD-7, Dyspnoea 12and VAS dyspnoea scores were</w:t>
      </w:r>
      <w:r w:rsidR="00287C74">
        <w:t xml:space="preserve"> associated with a</w:t>
      </w:r>
      <w:r w:rsidR="004962E1">
        <w:t>bove MCID changes in GAD-7 (</w:t>
      </w:r>
      <w:r w:rsidR="00BA6F7A">
        <w:t>Supplementary table 4</w:t>
      </w:r>
      <w:r w:rsidR="004962E1">
        <w:t>).</w:t>
      </w:r>
    </w:p>
    <w:bookmarkEnd w:id="15"/>
    <w:p w14:paraId="2BBCBB96" w14:textId="61175CEE" w:rsidR="00353058" w:rsidRDefault="00353058" w:rsidP="0031051F">
      <w:r>
        <w:t>Comparing people with (n=3</w:t>
      </w:r>
      <w:r w:rsidR="002C3D38">
        <w:t>55</w:t>
      </w:r>
      <w:r>
        <w:t>) and without asthma, no relationship was found to having an above MCID change in RAND-MHC (</w:t>
      </w:r>
      <w:r w:rsidR="002C3D38">
        <w:t xml:space="preserve">OR 1.02, 0.78 to 1.33; </w:t>
      </w:r>
      <w:r>
        <w:t>p=</w:t>
      </w:r>
      <w:r w:rsidRPr="00B0204F">
        <w:t>0.</w:t>
      </w:r>
      <w:r w:rsidR="002C3D38">
        <w:t>8</w:t>
      </w:r>
      <w:r w:rsidR="0061015F">
        <w:t>8</w:t>
      </w:r>
      <w:r>
        <w:t>), RAND-PHC (</w:t>
      </w:r>
      <w:r w:rsidR="002C3D38">
        <w:t>OR 1.1</w:t>
      </w:r>
      <w:r w:rsidR="0091377C">
        <w:t>1</w:t>
      </w:r>
      <w:r w:rsidR="002C3D38">
        <w:t xml:space="preserve">, 0.84 to 1.45; </w:t>
      </w:r>
      <w:r>
        <w:t>p=</w:t>
      </w:r>
      <w:r w:rsidRPr="00B0204F">
        <w:t>0.</w:t>
      </w:r>
      <w:r w:rsidR="002C3D38">
        <w:t>4</w:t>
      </w:r>
      <w:r w:rsidR="0061015F">
        <w:t>7</w:t>
      </w:r>
      <w:r>
        <w:t>), dyspnoea-12 (</w:t>
      </w:r>
      <w:r w:rsidR="002C3D38">
        <w:t>OR 0.</w:t>
      </w:r>
      <w:r w:rsidR="0091377C">
        <w:t>90</w:t>
      </w:r>
      <w:r w:rsidR="002C3D38">
        <w:t xml:space="preserve">; 0.68 to 1.17; </w:t>
      </w:r>
      <w:r>
        <w:t>p=</w:t>
      </w:r>
      <w:r w:rsidRPr="00B0204F">
        <w:t>0.</w:t>
      </w:r>
      <w:r w:rsidR="002C3D38">
        <w:t>42</w:t>
      </w:r>
      <w:r>
        <w:t>), or GAD-7 (</w:t>
      </w:r>
      <w:r w:rsidR="002C3D38">
        <w:t>OR 1.0</w:t>
      </w:r>
      <w:r w:rsidR="0091377C">
        <w:t>3</w:t>
      </w:r>
      <w:r w:rsidR="002C3D38">
        <w:t xml:space="preserve">, 0.76 to 1.38, </w:t>
      </w:r>
      <w:r>
        <w:t>p=</w:t>
      </w:r>
      <w:r w:rsidRPr="00B0204F">
        <w:t>0.</w:t>
      </w:r>
      <w:r w:rsidR="002C3D38">
        <w:t>87</w:t>
      </w:r>
      <w:r>
        <w:t>). Similarly, there was no association between having hypertension (n=180) and experiencing an above MCID change in RAND-MHC (</w:t>
      </w:r>
      <w:r w:rsidR="00754628">
        <w:t>OR 0.97; 0.</w:t>
      </w:r>
      <w:r w:rsidR="0091377C">
        <w:t>70</w:t>
      </w:r>
      <w:r w:rsidR="00754628">
        <w:t xml:space="preserve"> to 1.36; </w:t>
      </w:r>
      <w:r>
        <w:t>p=</w:t>
      </w:r>
      <w:r w:rsidRPr="00B0204F">
        <w:t xml:space="preserve"> 0.8</w:t>
      </w:r>
      <w:r w:rsidR="00754628">
        <w:t>7</w:t>
      </w:r>
      <w:r>
        <w:t>), RAND-PHC (</w:t>
      </w:r>
      <w:r w:rsidR="00754628">
        <w:t>OR 0.71, 0.</w:t>
      </w:r>
      <w:r w:rsidR="0091377C">
        <w:t>50</w:t>
      </w:r>
      <w:r w:rsidR="00754628">
        <w:t xml:space="preserve"> to 1.02; </w:t>
      </w:r>
      <w:r>
        <w:t>p=</w:t>
      </w:r>
      <w:r w:rsidRPr="00B0204F">
        <w:t xml:space="preserve"> 0.0</w:t>
      </w:r>
      <w:r w:rsidR="00754628">
        <w:t>64</w:t>
      </w:r>
      <w:r>
        <w:t>), dyspnoea-12 (</w:t>
      </w:r>
      <w:r w:rsidR="00754628">
        <w:t>OR 1.0</w:t>
      </w:r>
      <w:r w:rsidR="0091377C">
        <w:t>7</w:t>
      </w:r>
      <w:r w:rsidR="00754628">
        <w:t>, 0.7</w:t>
      </w:r>
      <w:r w:rsidR="0091377C">
        <w:t>6</w:t>
      </w:r>
      <w:r w:rsidR="00754628">
        <w:t xml:space="preserve"> to 1.51, </w:t>
      </w:r>
      <w:r>
        <w:t>p=</w:t>
      </w:r>
      <w:r w:rsidRPr="00B0204F">
        <w:t xml:space="preserve"> 0.7</w:t>
      </w:r>
      <w:r w:rsidR="00754628">
        <w:t>1</w:t>
      </w:r>
      <w:r>
        <w:t>)</w:t>
      </w:r>
      <w:r w:rsidR="00754628">
        <w:t>. Having hypertension was associated with increased odds of an above MCID improvement in GAD-7</w:t>
      </w:r>
      <w:r>
        <w:t xml:space="preserve"> (</w:t>
      </w:r>
      <w:r w:rsidR="00754628">
        <w:t xml:space="preserve">OR 1.45, 1.01 to 2.08, </w:t>
      </w:r>
      <w:r>
        <w:t>p=</w:t>
      </w:r>
      <w:r w:rsidRPr="00B0204F">
        <w:t xml:space="preserve"> </w:t>
      </w:r>
      <w:r w:rsidR="00754628">
        <w:t>0.043</w:t>
      </w:r>
      <w:r>
        <w:t>)</w:t>
      </w:r>
      <w:r w:rsidR="00754628">
        <w:t xml:space="preserve"> however the number of people with hypertension is quite small and the confidence interval quite large</w:t>
      </w:r>
      <w:r>
        <w:t xml:space="preserve">. Numbers of people reporting other medical diagnoses were too small for meaningful comparison. </w:t>
      </w:r>
    </w:p>
    <w:p w14:paraId="3C7171A1" w14:textId="4AF3269B" w:rsidR="00353058" w:rsidRDefault="00B83AB0" w:rsidP="0031051F">
      <w:r>
        <w:t>A</w:t>
      </w:r>
      <w:r w:rsidR="00353058">
        <w:t xml:space="preserve">ttendance at </w:t>
      </w:r>
      <w:r w:rsidR="00522FBB">
        <w:t xml:space="preserve">all </w:t>
      </w:r>
      <w:r w:rsidR="00353058">
        <w:t>six</w:t>
      </w:r>
      <w:r>
        <w:t xml:space="preserve"> of the</w:t>
      </w:r>
      <w:r w:rsidR="00353058">
        <w:t xml:space="preserve"> live sessions was associated with older age,</w:t>
      </w:r>
      <w:r w:rsidR="00933D4F">
        <w:t xml:space="preserve"> </w:t>
      </w:r>
      <w:r w:rsidR="00353058">
        <w:t>lower BMI, and lower VAS dyspnoea scores at rest, walking, and on stairs</w:t>
      </w:r>
      <w:r w:rsidR="00933D4F">
        <w:t>. Having English as a first language was also associated with attending all six live sessions, however only 122(9%) of respondents to this question stated that English was not their first language</w:t>
      </w:r>
      <w:r w:rsidR="00353058">
        <w:t xml:space="preserve"> (</w:t>
      </w:r>
      <w:r w:rsidR="00BA6F7A">
        <w:t>Supplementary table 5</w:t>
      </w:r>
      <w:r w:rsidR="00353058">
        <w:t>).</w:t>
      </w:r>
    </w:p>
    <w:p w14:paraId="5BAEB37D" w14:textId="6D1CDD5A" w:rsidR="00327BB6" w:rsidRDefault="00327BB6" w:rsidP="00327BB6">
      <w:r>
        <w:t xml:space="preserve">Baseline data from people who provided follow up data was very similar to those </w:t>
      </w:r>
      <w:r w:rsidR="00E21D27">
        <w:t>who</w:t>
      </w:r>
      <w:r>
        <w:t xml:space="preserve"> did not</w:t>
      </w:r>
      <w:r w:rsidR="00E21D27">
        <w:t>.</w:t>
      </w:r>
      <w:r>
        <w:t xml:space="preserve"> The only differences between groups were </w:t>
      </w:r>
      <w:r w:rsidR="00D12816">
        <w:t xml:space="preserve">that </w:t>
      </w:r>
      <w:r>
        <w:t>people were more likely to provide follow up data if they were slightly older, female, and had slightly better scores for VAS dyspnoea at rest and the affective component of Dyspnoea-12 (</w:t>
      </w:r>
      <w:r w:rsidR="00BA6F7A">
        <w:t>Supplementary table 6</w:t>
      </w:r>
      <w:r>
        <w:t xml:space="preserve">). </w:t>
      </w:r>
    </w:p>
    <w:p w14:paraId="4D9D4B53" w14:textId="77777777" w:rsidR="001823F5" w:rsidRDefault="001823F5" w:rsidP="0031051F"/>
    <w:p w14:paraId="33024D09" w14:textId="4525C488" w:rsidR="001A37D9" w:rsidRDefault="001A37D9" w:rsidP="00DC6FD4">
      <w:pPr>
        <w:pStyle w:val="Heading1"/>
      </w:pPr>
      <w:r>
        <w:t>Discussion</w:t>
      </w:r>
    </w:p>
    <w:p w14:paraId="548DCEC4" w14:textId="0714BA39" w:rsidR="001A37D9" w:rsidRPr="0091377C" w:rsidRDefault="001A37D9" w:rsidP="001A37D9">
      <w:pPr>
        <w:pStyle w:val="Heading3"/>
        <w:rPr>
          <w:b/>
          <w:bCs/>
        </w:rPr>
      </w:pPr>
      <w:r w:rsidRPr="0091377C">
        <w:rPr>
          <w:b/>
          <w:bCs/>
        </w:rPr>
        <w:t xml:space="preserve">Main findings </w:t>
      </w:r>
    </w:p>
    <w:p w14:paraId="2921FE26" w14:textId="759C7CF2" w:rsidR="005D3F78" w:rsidRDefault="00B324F2" w:rsidP="001A37D9">
      <w:r>
        <w:t xml:space="preserve">In people </w:t>
      </w:r>
      <w:r w:rsidR="00AB547B">
        <w:t>recruited from long</w:t>
      </w:r>
      <w:r w:rsidR="00460766">
        <w:t xml:space="preserve"> </w:t>
      </w:r>
      <w:r w:rsidR="00AB547B">
        <w:t xml:space="preserve">COVID </w:t>
      </w:r>
      <w:r w:rsidR="001F3843">
        <w:t>clinics</w:t>
      </w:r>
      <w:r w:rsidR="00D40604">
        <w:t xml:space="preserve">, </w:t>
      </w:r>
      <w:r w:rsidR="0012524F">
        <w:t xml:space="preserve">taking part in </w:t>
      </w:r>
      <w:r w:rsidR="00D40604">
        <w:t xml:space="preserve">the ENO-Breathe </w:t>
      </w:r>
      <w:r w:rsidR="002C0786">
        <w:t xml:space="preserve">programme </w:t>
      </w:r>
      <w:r w:rsidR="0012524F">
        <w:t xml:space="preserve">led to </w:t>
      </w:r>
      <w:r w:rsidR="002C0786">
        <w:t>clinically important improvements</w:t>
      </w:r>
      <w:r w:rsidR="00E40FBC">
        <w:t xml:space="preserve"> </w:t>
      </w:r>
      <w:r w:rsidR="002C0786">
        <w:t xml:space="preserve">in health-related quality of life, </w:t>
      </w:r>
      <w:r w:rsidR="00A9639C">
        <w:t>respiratory symptom</w:t>
      </w:r>
      <w:r w:rsidR="003F6217">
        <w:t>s,</w:t>
      </w:r>
      <w:r w:rsidR="00A9639C">
        <w:t xml:space="preserve"> and </w:t>
      </w:r>
      <w:r w:rsidR="002C0786">
        <w:t xml:space="preserve">breathlessness. </w:t>
      </w:r>
      <w:r w:rsidR="005D6251">
        <w:t>These results</w:t>
      </w:r>
      <w:r w:rsidR="00600A92">
        <w:t xml:space="preserve"> </w:t>
      </w:r>
      <w:r w:rsidR="00B23639">
        <w:t>provide important confirmation in a large</w:t>
      </w:r>
      <w:r w:rsidR="003F6217">
        <w:t xml:space="preserve">, prospective, </w:t>
      </w:r>
      <w:r w:rsidR="00B23639">
        <w:t>cohort</w:t>
      </w:r>
      <w:r w:rsidR="00062950">
        <w:t xml:space="preserve"> </w:t>
      </w:r>
      <w:r w:rsidR="00B23639">
        <w:t>of the effect</w:t>
      </w:r>
      <w:r w:rsidR="003F6217">
        <w:t>s</w:t>
      </w:r>
      <w:r w:rsidR="00B23639">
        <w:t xml:space="preserve"> observed in a previous </w:t>
      </w:r>
      <w:r w:rsidR="003F6217">
        <w:t xml:space="preserve">small </w:t>
      </w:r>
      <w:r w:rsidR="00B23639">
        <w:t>randomised controlled trial</w:t>
      </w:r>
      <w:r w:rsidR="002D4741">
        <w:t xml:space="preserve"> o</w:t>
      </w:r>
      <w:r w:rsidR="003F6217">
        <w:t>f</w:t>
      </w:r>
      <w:r w:rsidR="002D4741">
        <w:t xml:space="preserve"> this intervention</w:t>
      </w:r>
      <w:r w:rsidR="0091377C">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91377C">
        <w:fldChar w:fldCharType="separate"/>
      </w:r>
      <w:r w:rsidR="003D45BA" w:rsidRPr="003D45BA">
        <w:rPr>
          <w:noProof/>
          <w:vertAlign w:val="superscript"/>
        </w:rPr>
        <w:t>4</w:t>
      </w:r>
      <w:r w:rsidR="0091377C">
        <w:fldChar w:fldCharType="end"/>
      </w:r>
      <w:r w:rsidR="00062950">
        <w:t>, when integrated into clinical care provision</w:t>
      </w:r>
      <w:r w:rsidR="00B23639">
        <w:t xml:space="preserve">. The intervention was well-tolerated, with </w:t>
      </w:r>
      <w:r w:rsidR="00A9639C">
        <w:t>high</w:t>
      </w:r>
      <w:r w:rsidR="00AB547B">
        <w:t xml:space="preserve"> </w:t>
      </w:r>
      <w:r w:rsidR="00BE3173">
        <w:t>engagement</w:t>
      </w:r>
      <w:r w:rsidR="00AB547B">
        <w:t xml:space="preserve"> and completion</w:t>
      </w:r>
      <w:r w:rsidR="00BE3173">
        <w:t xml:space="preserve"> rates. N</w:t>
      </w:r>
      <w:r w:rsidR="00A9639C">
        <w:t xml:space="preserve">o serious adverse events were </w:t>
      </w:r>
      <w:r w:rsidR="00693A3C">
        <w:t>reported,</w:t>
      </w:r>
      <w:r w:rsidR="005E6C4F">
        <w:t xml:space="preserve"> and fatigue scores improved</w:t>
      </w:r>
      <w:r w:rsidR="00A9639C">
        <w:t xml:space="preserve">. </w:t>
      </w:r>
      <w:r w:rsidR="00AC483E">
        <w:t>Improvements</w:t>
      </w:r>
      <w:r w:rsidR="00BE3173">
        <w:t xml:space="preserve"> </w:t>
      </w:r>
      <w:r w:rsidR="00AC483E">
        <w:t xml:space="preserve">seen </w:t>
      </w:r>
      <w:r w:rsidR="00BE3173">
        <w:t xml:space="preserve">were independent of age, gender, ethnicity </w:t>
      </w:r>
      <w:r w:rsidR="00AC483E">
        <w:t xml:space="preserve">or the presence or absence of other respiratory diagnoses. </w:t>
      </w:r>
    </w:p>
    <w:p w14:paraId="3AA20DDA" w14:textId="28B19A0C" w:rsidR="009A79B7" w:rsidRPr="005B43DA" w:rsidRDefault="009A79B7" w:rsidP="001A37D9">
      <w:pPr>
        <w:rPr>
          <w:b/>
          <w:bCs/>
        </w:rPr>
      </w:pPr>
      <w:r w:rsidRPr="005B43DA">
        <w:rPr>
          <w:b/>
          <w:bCs/>
        </w:rPr>
        <w:t>Significance of findings</w:t>
      </w:r>
    </w:p>
    <w:p w14:paraId="1FB2C6F9" w14:textId="0190F358" w:rsidR="002D4741" w:rsidRDefault="001B4CA0" w:rsidP="001A37D9">
      <w:r>
        <w:t xml:space="preserve">This study builds on </w:t>
      </w:r>
      <w:r w:rsidR="00DD1A68">
        <w:t xml:space="preserve">a </w:t>
      </w:r>
      <w:r>
        <w:t>previous RCT</w:t>
      </w:r>
      <w:r w:rsidR="00693A3C">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693A3C">
        <w:fldChar w:fldCharType="separate"/>
      </w:r>
      <w:r w:rsidR="003D45BA" w:rsidRPr="003D45BA">
        <w:rPr>
          <w:noProof/>
          <w:vertAlign w:val="superscript"/>
        </w:rPr>
        <w:t>4</w:t>
      </w:r>
      <w:r w:rsidR="00693A3C">
        <w:fldChar w:fldCharType="end"/>
      </w:r>
      <w:r>
        <w:t>,</w:t>
      </w:r>
      <w:r w:rsidR="00082F62">
        <w:t xml:space="preserve"> </w:t>
      </w:r>
      <w:r w:rsidR="00DD1A68">
        <w:t>and</w:t>
      </w:r>
      <w:r>
        <w:t xml:space="preserve"> support</w:t>
      </w:r>
      <w:r w:rsidR="00DD1A68">
        <w:t xml:space="preserve">s </w:t>
      </w:r>
      <w:r>
        <w:t>the ongoing delivery of this intervention</w:t>
      </w:r>
      <w:r w:rsidR="00E63605">
        <w:t>.</w:t>
      </w:r>
      <w:r w:rsidR="00082F62">
        <w:t xml:space="preserve"> The findings mirror </w:t>
      </w:r>
      <w:r w:rsidR="00BE7DE5">
        <w:t>those</w:t>
      </w:r>
      <w:r w:rsidR="00082F62">
        <w:t xml:space="preserve"> of related studies.</w:t>
      </w:r>
      <w:r w:rsidR="00AC5B30">
        <w:t xml:space="preserve"> For example,</w:t>
      </w:r>
      <w:r w:rsidR="00082F62">
        <w:t xml:space="preserve"> </w:t>
      </w:r>
      <w:r w:rsidR="00E63605">
        <w:t xml:space="preserve">a mixed-methods, single arm, pilot study of another singing and breathing intervention for </w:t>
      </w:r>
      <w:r w:rsidR="00460766">
        <w:t xml:space="preserve">long COVID </w:t>
      </w:r>
      <w:r w:rsidR="00E63605">
        <w:t>called ‘SingStrong’</w:t>
      </w:r>
      <w:r w:rsidR="00AC5B30">
        <w:t>, found the</w:t>
      </w:r>
      <w:r w:rsidR="00E63605">
        <w:t xml:space="preserve"> intervention was positively received and pre-post assessments indicated possible improvements in breathlessness, usual activities, cognition, and wellbeing</w:t>
      </w:r>
      <w:r w:rsidR="00E63605">
        <w:fldChar w:fldCharType="begin"/>
      </w:r>
      <w:r w:rsidR="008A732D">
        <w:instrText xml:space="preserve"> ADDIN EN.CITE &lt;EndNote&gt;&lt;Cite&gt;&lt;Author&gt;Cahalan&lt;/Author&gt;&lt;Year&gt;2022&lt;/Year&gt;&lt;RecNum&gt;829&lt;/RecNum&gt;&lt;DisplayText&gt;&lt;style face="superscript"&gt;16&lt;/style&gt;&lt;/DisplayText&gt;&lt;record&gt;&lt;rec-number&gt;829&lt;/rec-number&gt;&lt;foreign-keys&gt;&lt;key app="EN" db-id="e9vfz5228sfvziepx5fpwas2dvf0e90x95z9" timestamp="1727787979"&gt;829&lt;/key&gt;&lt;/foreign-keys&gt;&lt;ref-type name="Journal Article"&gt;17&lt;/ref-type&gt;&lt;contributors&gt;&lt;authors&gt;&lt;author&gt;Cahalan, R. M.&lt;/author&gt;&lt;author&gt;Meade, C.&lt;/author&gt;&lt;author&gt;Mockler, S.&lt;/author&gt;&lt;/authors&gt;&lt;/contributors&gt;&lt;auth-address&gt;School of Allied Health, University of Limerick, Limerick, Ireland.&amp;#xD;Physical Activity for Health Research Cluster, Health Research Institute, University of Limerick, Limerick Ireland.&amp;#xD;&amp;quot;Chime-Out&amp;quot; Community Music Centre, Limerick, Ireland.&amp;#xD;Athlone Institute of Technology, Athlone, WestMeath, Ireland.&lt;/auth-address&gt;&lt;titles&gt;&lt;title&gt;SingStrong-A singing and breathing retraining intervention for respiratory and other common symptoms of long COVID: A pilot study&lt;/title&gt;&lt;secondary-title&gt;Can J Respir Ther&lt;/secondary-title&gt;&lt;/titles&gt;&lt;periodical&gt;&lt;full-title&gt;Can J Respir Ther&lt;/full-title&gt;&lt;/periodical&gt;&lt;pages&gt;20-27&lt;/pages&gt;&lt;volume&gt;58&lt;/volume&gt;&lt;edition&gt;2022/04/02&lt;/edition&gt;&lt;keywords&gt;&lt;keyword&gt;breathing retraining&lt;/keyword&gt;&lt;keyword&gt;dis-ordered breathing&lt;/keyword&gt;&lt;keyword&gt;long COVID&lt;/keyword&gt;&lt;keyword&gt;lung disease&lt;/keyword&gt;&lt;keyword&gt;singing rehabilitation&lt;/keyword&gt;&lt;/keywords&gt;&lt;dates&gt;&lt;year&gt;2022&lt;/year&gt;&lt;/dates&gt;&lt;isbn&gt;1205-9838 (Print)&amp;#xD;2368-6820 (Electronic)&amp;#xD;1205-9838 (Linking)&lt;/isbn&gt;&lt;accession-num&gt;35359819&lt;/accession-num&gt;&lt;urls&gt;&lt;related-urls&gt;&lt;url&gt;https://www.ncbi.nlm.nih.gov/pubmed/35359819&lt;/url&gt;&lt;/related-urls&gt;&lt;/urls&gt;&lt;custom2&gt;PMC8906430&lt;/custom2&gt;&lt;electronic-resource-num&gt;10.29390/cjrt-2021-074&lt;/electronic-resource-num&gt;&lt;/record&gt;&lt;/Cite&gt;&lt;/EndNote&gt;</w:instrText>
      </w:r>
      <w:r w:rsidR="00E63605">
        <w:fldChar w:fldCharType="separate"/>
      </w:r>
      <w:r w:rsidR="008A732D" w:rsidRPr="008A732D">
        <w:rPr>
          <w:noProof/>
          <w:vertAlign w:val="superscript"/>
        </w:rPr>
        <w:t>16</w:t>
      </w:r>
      <w:r w:rsidR="00E63605">
        <w:fldChar w:fldCharType="end"/>
      </w:r>
      <w:r w:rsidR="00E63605">
        <w:t>.</w:t>
      </w:r>
      <w:r w:rsidR="00082F62">
        <w:t xml:space="preserve"> </w:t>
      </w:r>
      <w:r w:rsidR="000C5C62">
        <w:t xml:space="preserve">Although still limited, the evidence base for interventions for people living with long COVID has grown. </w:t>
      </w:r>
      <w:r w:rsidR="00BE7DE5">
        <w:t xml:space="preserve">Research suggests pulmonary </w:t>
      </w:r>
      <w:r w:rsidR="00D85364">
        <w:t>rehabilitation</w:t>
      </w:r>
      <w:r w:rsidR="00BE7DE5">
        <w:t xml:space="preserve"> (PR)</w:t>
      </w:r>
      <w:r w:rsidR="000F350E">
        <w:t>, both in person and online,</w:t>
      </w:r>
      <w:r w:rsidR="00D85364">
        <w:t xml:space="preserve"> </w:t>
      </w:r>
      <w:r w:rsidR="00BE7DE5">
        <w:t>can</w:t>
      </w:r>
      <w:r w:rsidR="00D85364">
        <w:t xml:space="preserve"> be effective</w:t>
      </w:r>
      <w:r w:rsidR="00B51217">
        <w:t xml:space="preserve"> at improving exercise capacity and fatigue </w:t>
      </w:r>
      <w:r w:rsidR="00D85364">
        <w:t>in appropriately selected individuals with long COVID</w:t>
      </w:r>
      <w:r w:rsidR="000F350E">
        <w:fldChar w:fldCharType="begin">
          <w:fldData xml:space="preserve">PEVuZE5vdGU+PENpdGU+PEF1dGhvcj5PbGl2ZWlyYTwvQXV0aG9yPjxZZWFyPjIwMjQ8L1llYXI+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</w:fldData>
        </w:fldChar>
      </w:r>
      <w:r w:rsidR="008A732D">
        <w:instrText xml:space="preserve"> ADDIN EN.CITE </w:instrText>
      </w:r>
      <w:r w:rsidR="008A732D">
        <w:fldChar w:fldCharType="begin">
          <w:fldData xml:space="preserve">PEVuZE5vdGU+PENpdGU+PEF1dGhvcj5PbGl2ZWlyYTwvQXV0aG9yPjxZZWFyPjIwMjQ8L1llYXI+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</w:fldData>
        </w:fldChar>
      </w:r>
      <w:r w:rsidR="008A732D">
        <w:instrText xml:space="preserve"> ADDIN EN.CITE.DATA </w:instrText>
      </w:r>
      <w:r w:rsidR="008A732D">
        <w:fldChar w:fldCharType="end"/>
      </w:r>
      <w:r w:rsidR="000F350E">
        <w:fldChar w:fldCharType="separate"/>
      </w:r>
      <w:r w:rsidR="008A732D" w:rsidRPr="008A732D">
        <w:rPr>
          <w:noProof/>
          <w:vertAlign w:val="superscript"/>
        </w:rPr>
        <w:t>17</w:t>
      </w:r>
      <w:r w:rsidR="000F350E">
        <w:fldChar w:fldCharType="end"/>
      </w:r>
      <w:r w:rsidR="00D85364">
        <w:t>.</w:t>
      </w:r>
      <w:r w:rsidR="000F350E">
        <w:t xml:space="preserve"> </w:t>
      </w:r>
      <w:r w:rsidR="004F7DFC">
        <w:t>T</w:t>
      </w:r>
      <w:r w:rsidR="000F350E">
        <w:t xml:space="preserve">elemedicine interventions </w:t>
      </w:r>
      <w:r w:rsidR="001D66AF">
        <w:t xml:space="preserve">focusing on a </w:t>
      </w:r>
      <w:r w:rsidR="008A732D">
        <w:t>various</w:t>
      </w:r>
      <w:r w:rsidR="001D66AF">
        <w:t xml:space="preserve"> aspects of </w:t>
      </w:r>
      <w:r w:rsidR="004F7DFC">
        <w:t xml:space="preserve">long COVID </w:t>
      </w:r>
      <w:r w:rsidR="000F350E">
        <w:t xml:space="preserve">have </w:t>
      </w:r>
      <w:r w:rsidR="00A453DC">
        <w:t xml:space="preserve">also </w:t>
      </w:r>
      <w:r w:rsidR="000F350E">
        <w:t>shown promise</w:t>
      </w:r>
      <w:r w:rsidR="008A732D">
        <w:t>,</w:t>
      </w:r>
      <w:r w:rsidR="001D66AF">
        <w:t xml:space="preserve"> </w:t>
      </w:r>
      <w:r w:rsidR="008A732D">
        <w:t>however a</w:t>
      </w:r>
      <w:r w:rsidR="001D66AF">
        <w:t xml:space="preserve"> lack of large well conducted </w:t>
      </w:r>
      <w:r w:rsidR="001D66AF">
        <w:lastRenderedPageBreak/>
        <w:t>studies is frequently highlighted as a major limitation in this area, further emphasising the importance of the current study and the previous RCT on this intervention</w:t>
      </w:r>
      <w:r w:rsidR="001D66AF">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1D66AF">
        <w:fldChar w:fldCharType="separate"/>
      </w:r>
      <w:r w:rsidR="003D45BA" w:rsidRPr="003D45BA">
        <w:rPr>
          <w:noProof/>
          <w:vertAlign w:val="superscript"/>
        </w:rPr>
        <w:t>4</w:t>
      </w:r>
      <w:r w:rsidR="001D66AF">
        <w:fldChar w:fldCharType="end"/>
      </w:r>
      <w:r w:rsidR="001D66AF">
        <w:t xml:space="preserve">. </w:t>
      </w:r>
      <w:r w:rsidR="000C5C62">
        <w:t>Current evidence-based guidelines</w:t>
      </w:r>
      <w:r w:rsidR="00C9309C">
        <w:t xml:space="preserve"> </w:t>
      </w:r>
      <w:r w:rsidR="00805662">
        <w:t>emphasise</w:t>
      </w:r>
      <w:r w:rsidR="00C9309C">
        <w:t xml:space="preserve"> pulmonary rehabilitation, symptom self-management, social prescribing, pacing</w:t>
      </w:r>
      <w:r w:rsidR="00805662">
        <w:t xml:space="preserve"> and support groups</w:t>
      </w:r>
      <w:r w:rsidR="00805662">
        <w:fldChar w:fldCharType="begin"/>
      </w:r>
      <w:r w:rsidR="008A732D">
        <w:instrText xml:space="preserve"> ADDIN EN.CITE &lt;EndNote&gt;&lt;Cite&gt;&lt;Author&gt;NICE&lt;/Author&gt;&lt;Year&gt;2024&lt;/Year&gt;&lt;RecNum&gt;602&lt;/RecNum&gt;&lt;DisplayText&gt;&lt;style face="superscript"&gt;15&lt;/style&gt;&lt;/DisplayText&gt;&lt;record&gt;&lt;rec-number&gt;602&lt;/rec-number&gt;&lt;foreign-keys&gt;&lt;key app="EN" db-id="e9vfz5228sfvziepx5fpwas2dvf0e90x95z9" timestamp="1637932220"&gt;602&lt;/key&gt;&lt;/foreign-keys&gt;&lt;ref-type name="Generic"&gt;13&lt;/ref-type&gt;&lt;contributors&gt;&lt;authors&gt;&lt;author&gt;NICE&lt;/author&gt;&lt;/authors&gt;&lt;/contributors&gt;&lt;titles&gt;&lt;title&gt;NICE guideline [NG188] COVID-19 rapid guideline: managing the long-term effects of COVID-19. Version 1.7 (Updated 25 Jan 2024)&lt;/title&gt;&lt;/titles&gt;&lt;dates&gt;&lt;year&gt;2024&lt;/year&gt;&lt;/dates&gt;&lt;isbn&gt;978-1-4731-3943-5&lt;/isbn&gt;&lt;urls&gt;&lt;related-urls&gt;&lt;url&gt;https://www.nice.org.uk/guidance/ng188&lt;/url&gt;&lt;/related-urls&gt;&lt;/urls&gt;&lt;/record&gt;&lt;/Cite&gt;&lt;/EndNote&gt;</w:instrText>
      </w:r>
      <w:r w:rsidR="00805662">
        <w:fldChar w:fldCharType="separate"/>
      </w:r>
      <w:r w:rsidR="008A732D" w:rsidRPr="008A732D">
        <w:rPr>
          <w:noProof/>
          <w:vertAlign w:val="superscript"/>
        </w:rPr>
        <w:t>15</w:t>
      </w:r>
      <w:r w:rsidR="00805662">
        <w:fldChar w:fldCharType="end"/>
      </w:r>
      <w:r w:rsidR="00C9309C">
        <w:t>.</w:t>
      </w:r>
      <w:r w:rsidR="00805662">
        <w:t xml:space="preserve"> Guidelines recommend </w:t>
      </w:r>
      <w:r w:rsidR="00D85364">
        <w:t xml:space="preserve">holistic assessment of individuals from which </w:t>
      </w:r>
      <w:r w:rsidR="00805662">
        <w:t xml:space="preserve">personalised </w:t>
      </w:r>
      <w:r w:rsidR="00D85364">
        <w:t>management strategies can be developed</w:t>
      </w:r>
      <w:r w:rsidR="0091377C">
        <w:fldChar w:fldCharType="begin"/>
      </w:r>
      <w:r w:rsidR="008A732D">
        <w:instrText xml:space="preserve"> ADDIN EN.CITE &lt;EndNote&gt;&lt;Cite&gt;&lt;Author&gt;NICE&lt;/Author&gt;&lt;Year&gt;2024&lt;/Year&gt;&lt;RecNum&gt;602&lt;/RecNum&gt;&lt;DisplayText&gt;&lt;style face="superscript"&gt;15&lt;/style&gt;&lt;/DisplayText&gt;&lt;record&gt;&lt;rec-number&gt;602&lt;/rec-number&gt;&lt;foreign-keys&gt;&lt;key app="EN" db-id="e9vfz5228sfvziepx5fpwas2dvf0e90x95z9" timestamp="1637932220"&gt;602&lt;/key&gt;&lt;/foreign-keys&gt;&lt;ref-type name="Generic"&gt;13&lt;/ref-type&gt;&lt;contributors&gt;&lt;authors&gt;&lt;author&gt;NICE&lt;/author&gt;&lt;/authors&gt;&lt;/contributors&gt;&lt;titles&gt;&lt;title&gt;NICE guideline [NG188] COVID-19 rapid guideline: managing the long-term effects of COVID-19. Version 1.7 (Updated 25 Jan 2024)&lt;/title&gt;&lt;/titles&gt;&lt;dates&gt;&lt;year&gt;2024&lt;/year&gt;&lt;/dates&gt;&lt;isbn&gt;978-1-4731-3943-5&lt;/isbn&gt;&lt;urls&gt;&lt;related-urls&gt;&lt;url&gt;https://www.nice.org.uk/guidance/ng188&lt;/url&gt;&lt;/related-urls&gt;&lt;/urls&gt;&lt;/record&gt;&lt;/Cite&gt;&lt;/EndNote&gt;</w:instrText>
      </w:r>
      <w:r w:rsidR="0091377C">
        <w:fldChar w:fldCharType="separate"/>
      </w:r>
      <w:r w:rsidR="008A732D" w:rsidRPr="008A732D">
        <w:rPr>
          <w:noProof/>
          <w:vertAlign w:val="superscript"/>
        </w:rPr>
        <w:t>15</w:t>
      </w:r>
      <w:r w:rsidR="0091377C">
        <w:fldChar w:fldCharType="end"/>
      </w:r>
      <w:r w:rsidR="00D85364">
        <w:t xml:space="preserve">. </w:t>
      </w:r>
      <w:r w:rsidR="00805662">
        <w:t>The findings of the current study suggest this intervention</w:t>
      </w:r>
      <w:r w:rsidR="00D85364">
        <w:t xml:space="preserve"> could</w:t>
      </w:r>
      <w:r w:rsidR="00805662">
        <w:t xml:space="preserve"> be integrated alongside existing strategies, as </w:t>
      </w:r>
      <w:r w:rsidR="00BE7DE5">
        <w:t xml:space="preserve">it </w:t>
      </w:r>
      <w:r w:rsidR="00805662">
        <w:t>has been to date, contributing to an expanding range of options for people with long COVID.</w:t>
      </w:r>
      <w:r w:rsidR="00C9309C">
        <w:t xml:space="preserve"> </w:t>
      </w:r>
    </w:p>
    <w:p w14:paraId="300A9C22" w14:textId="4F196AC0" w:rsidR="006A232E" w:rsidRDefault="00D757CE" w:rsidP="001A37D9">
      <w:r>
        <w:t xml:space="preserve">Our </w:t>
      </w:r>
      <w:r w:rsidR="001B4CA0">
        <w:t>findings also align with research on singing-based interventions for people with breathlessness</w:t>
      </w:r>
      <w:r w:rsidR="00082F62">
        <w:t xml:space="preserve"> due to other conditions.</w:t>
      </w:r>
      <w:r w:rsidR="001B4CA0">
        <w:t xml:space="preserve"> </w:t>
      </w:r>
      <w:r w:rsidR="00082F62">
        <w:t>A</w:t>
      </w:r>
      <w:r w:rsidR="001B4CA0">
        <w:t>n RCT of online Singing for Lung Health (SLH) in COPD demonstrated small, but potentially important, improvements in HRQoL</w:t>
      </w:r>
      <w:r w:rsidR="001B4CA0">
        <w:fldChar w:fldCharType="begin">
          <w:fldData xml:space="preserve">PEVuZE5vdGU+PENpdGU+PEF1dGhvcj5QaGlsaXA8L0F1dGhvcj48WWVhcj4yMDI0PC9ZZWFyPjxS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=
</w:fldData>
        </w:fldChar>
      </w:r>
      <w:r w:rsidR="008A732D">
        <w:instrText xml:space="preserve"> ADDIN EN.CITE </w:instrText>
      </w:r>
      <w:r w:rsidR="008A732D">
        <w:fldChar w:fldCharType="begin">
          <w:fldData xml:space="preserve">PEVuZE5vdGU+PENpdGU+PEF1dGhvcj5QaGlsaXA8L0F1dGhvcj48WWVhcj4yMDI0PC9ZZWFyPjxS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=
</w:fldData>
        </w:fldChar>
      </w:r>
      <w:r w:rsidR="008A732D">
        <w:instrText xml:space="preserve"> ADDIN EN.CITE.DATA </w:instrText>
      </w:r>
      <w:r w:rsidR="008A732D">
        <w:fldChar w:fldCharType="end"/>
      </w:r>
      <w:r w:rsidR="001B4CA0">
        <w:fldChar w:fldCharType="separate"/>
      </w:r>
      <w:r w:rsidR="008A732D" w:rsidRPr="008A732D">
        <w:rPr>
          <w:noProof/>
          <w:vertAlign w:val="superscript"/>
        </w:rPr>
        <w:t>18</w:t>
      </w:r>
      <w:r w:rsidR="001B4CA0">
        <w:fldChar w:fldCharType="end"/>
      </w:r>
      <w:r w:rsidR="001B4CA0">
        <w:t xml:space="preserve">. An RCT </w:t>
      </w:r>
      <w:r w:rsidR="006A232E">
        <w:t xml:space="preserve">of </w:t>
      </w:r>
      <w:r w:rsidR="001B4CA0">
        <w:t xml:space="preserve">PR with </w:t>
      </w:r>
      <w:r w:rsidR="006A232E">
        <w:t xml:space="preserve">face-to-face </w:t>
      </w:r>
      <w:r w:rsidR="00AC5B30">
        <w:t>SLH</w:t>
      </w:r>
      <w:r w:rsidR="006A232E">
        <w:t xml:space="preserve"> compared</w:t>
      </w:r>
      <w:r w:rsidR="001B4CA0">
        <w:t xml:space="preserve"> to PR with standard physical exercise </w:t>
      </w:r>
      <w:r w:rsidR="008A732D">
        <w:t xml:space="preserve">training </w:t>
      </w:r>
      <w:r w:rsidR="006A232E">
        <w:t xml:space="preserve">found non-inferior impacts on 6MWD, with no significant </w:t>
      </w:r>
      <w:r w:rsidR="00AC5B30">
        <w:t xml:space="preserve">between group </w:t>
      </w:r>
      <w:r w:rsidR="006A232E">
        <w:t>difference</w:t>
      </w:r>
      <w:r w:rsidR="004251AE">
        <w:t>s</w:t>
      </w:r>
      <w:r w:rsidR="006A232E">
        <w:t xml:space="preserve"> in quality of life, anxiety, depression, or lung function. </w:t>
      </w:r>
      <w:r w:rsidR="00082F62">
        <w:t>These studies build on smaller and non-randomised studies suggesting positive impacts on quality of life, respiratory symptoms, and functioning in daily life</w:t>
      </w:r>
      <w:r w:rsidR="00535746">
        <w:fldChar w:fldCharType="begin"/>
      </w:r>
      <w:r w:rsidR="00535746">
        <w:instrText xml:space="preserve"> ADDIN EN.CITE &lt;EndNote&gt;&lt;Cite&gt;&lt;Author&gt;Cave&lt;/Author&gt;&lt;Year&gt;2020&lt;/Year&gt;&lt;RecNum&gt;503&lt;/RecNum&gt;&lt;DisplayText&gt;&lt;style face="superscript"&gt;19&lt;/style&gt;&lt;/DisplayText&gt;&lt;record&gt;&lt;rec-number&gt;503&lt;/rec-number&gt;&lt;foreign-keys&gt;&lt;key app="EN" db-id="e9vfz5228sfvziepx5fpwas2dvf0e90x95z9" timestamp="1619601739"&gt;503&lt;/key&gt;&lt;/foreign-keys&gt;&lt;ref-type name="Book Section"&gt;5&lt;/ref-type&gt;&lt;contributors&gt;&lt;authors&gt;&lt;author&gt;Cave, P.&lt;/author&gt;&lt;author&gt;Lewis, A.&lt;/author&gt;&lt;author&gt;Fancourt, D.&lt;/author&gt;&lt;/authors&gt;&lt;secondary-authors&gt;&lt;author&gt;Heydon, R.&lt;/author&gt;&lt;author&gt;Fancourt, D.&lt;/author&gt;&lt;author&gt;Cohen, A. J.&lt;/author&gt;&lt;/secondary-authors&gt;&lt;/contributors&gt;&lt;titles&gt;&lt;title&gt;Singing for Lung Health&lt;/title&gt;&lt;secondary-title&gt;The Routledge Companion to Interdiciplinary Studies in Singing, Volume III: Wellbeing&lt;/secondary-title&gt;&lt;/titles&gt;&lt;volume&gt;III&lt;/volume&gt;&lt;num-vols&gt;III&lt;/num-vols&gt;&lt;section&gt;7&lt;/section&gt;&lt;dates&gt;&lt;year&gt;2020&lt;/year&gt;&lt;/dates&gt;&lt;pub-location&gt;New York&lt;/pub-location&gt;&lt;publisher&gt;Routledge&lt;/publisher&gt;&lt;isbn&gt;9781138061224&lt;/isbn&gt;&lt;urls&gt;&lt;/urls&gt;&lt;/record&gt;&lt;/Cite&gt;&lt;/EndNote&gt;</w:instrText>
      </w:r>
      <w:r w:rsidR="00535746">
        <w:fldChar w:fldCharType="separate"/>
      </w:r>
      <w:r w:rsidR="00535746" w:rsidRPr="00535746">
        <w:rPr>
          <w:noProof/>
          <w:vertAlign w:val="superscript"/>
        </w:rPr>
        <w:t>19</w:t>
      </w:r>
      <w:r w:rsidR="00535746">
        <w:fldChar w:fldCharType="end"/>
      </w:r>
      <w:r w:rsidR="00082F62">
        <w:t>.</w:t>
      </w:r>
      <w:r w:rsidR="00AC5B30">
        <w:t xml:space="preserve"> </w:t>
      </w:r>
    </w:p>
    <w:p w14:paraId="1CCE1E8E" w14:textId="775DAE51" w:rsidR="00377597" w:rsidRDefault="001F2282" w:rsidP="001A37D9">
      <w:r>
        <w:t>Various mechanisms potential</w:t>
      </w:r>
      <w:r w:rsidR="00AE2546">
        <w:t>ly</w:t>
      </w:r>
      <w:r>
        <w:t xml:space="preserve"> contribut</w:t>
      </w:r>
      <w:r w:rsidR="00AE2546">
        <w:t>e</w:t>
      </w:r>
      <w:r>
        <w:t xml:space="preserve"> to the </w:t>
      </w:r>
      <w:r w:rsidR="00AE2546">
        <w:t xml:space="preserve">outcome measure </w:t>
      </w:r>
      <w:r>
        <w:t>improvements observed</w:t>
      </w:r>
      <w:r w:rsidR="00AE2546">
        <w:t>, which were indicated in</w:t>
      </w:r>
      <w:r>
        <w:t xml:space="preserve"> qualitative </w:t>
      </w:r>
      <w:r w:rsidR="00AE2546">
        <w:t>components of</w:t>
      </w:r>
      <w:r>
        <w:t xml:space="preserve"> the previous RCT of this intervention.</w:t>
      </w:r>
      <w:r w:rsidR="00AE2546">
        <w:t xml:space="preserve"> </w:t>
      </w:r>
      <w:r>
        <w:t>Physical impacts reported included improving breathing patterns and breathing mechanics</w:t>
      </w:r>
      <w:r w:rsidR="00AE2546">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AE2546">
        <w:fldChar w:fldCharType="separate"/>
      </w:r>
      <w:r w:rsidR="003D45BA" w:rsidRPr="003D45BA">
        <w:rPr>
          <w:noProof/>
          <w:vertAlign w:val="superscript"/>
        </w:rPr>
        <w:t>4</w:t>
      </w:r>
      <w:r w:rsidR="00AE2546">
        <w:fldChar w:fldCharType="end"/>
      </w:r>
      <w:r w:rsidR="00AE2546">
        <w:t xml:space="preserve">, which may </w:t>
      </w:r>
      <w:r w:rsidR="00BA38AA">
        <w:t>relate to</w:t>
      </w:r>
      <w:r w:rsidR="00AE2546">
        <w:t xml:space="preserve"> breathing pattern abnormalities</w:t>
      </w:r>
      <w:r w:rsidR="00B421C6">
        <w:t>,</w:t>
      </w:r>
      <w:r w:rsidR="00BA38AA">
        <w:t xml:space="preserve"> </w:t>
      </w:r>
      <w:r w:rsidR="00AE2546">
        <w:t>common in long COVID</w:t>
      </w:r>
      <w:r w:rsidR="007A4834">
        <w:t xml:space="preserve"> breathlessness</w:t>
      </w:r>
      <w:r>
        <w:t>. Psychological impacts such as improving mood and reducing negative</w:t>
      </w:r>
      <w:r w:rsidR="000D7D58">
        <w:t xml:space="preserve"> thoughts</w:t>
      </w:r>
      <w:r>
        <w:t xml:space="preserve"> </w:t>
      </w:r>
      <w:r w:rsidR="000D7D58">
        <w:t>about breathlessness</w:t>
      </w:r>
      <w:r w:rsidR="00B421C6">
        <w:t xml:space="preserve"> are likely</w:t>
      </w:r>
      <w:r>
        <w:t xml:space="preserve"> to be important, as are social and creative health aspects of participation</w:t>
      </w:r>
      <w:r w:rsidR="00C2082C">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C2082C">
        <w:fldChar w:fldCharType="separate"/>
      </w:r>
      <w:r w:rsidR="003D45BA" w:rsidRPr="003D45BA">
        <w:rPr>
          <w:noProof/>
          <w:vertAlign w:val="superscript"/>
        </w:rPr>
        <w:t>4</w:t>
      </w:r>
      <w:r w:rsidR="00C2082C">
        <w:fldChar w:fldCharType="end"/>
      </w:r>
      <w:r w:rsidR="007A4834">
        <w:t xml:space="preserve">, with similar impacts reported </w:t>
      </w:r>
      <w:r w:rsidR="00A23FBA">
        <w:t xml:space="preserve">after </w:t>
      </w:r>
      <w:r w:rsidR="007A4834">
        <w:t>singing-based interventions for other conditions</w:t>
      </w:r>
      <w:r w:rsidR="000D7D58">
        <w:fldChar w:fldCharType="begin"/>
      </w:r>
      <w:r w:rsidR="000D7D58">
        <w:instrText xml:space="preserve"> ADDIN EN.CITE &lt;EndNote&gt;&lt;Cite&gt;&lt;Author&gt;Fancourt&lt;/Author&gt;&lt;Year&gt;2019&lt;/Year&gt;&lt;RecNum&gt;230&lt;/RecNum&gt;&lt;DisplayText&gt;&lt;style face="superscript"&gt;3&lt;/style&gt;&lt;/DisplayText&gt;&lt;record&gt;&lt;rec-number&gt;230&lt;/rec-number&gt;&lt;foreign-keys&gt;&lt;key app="EN" db-id="e9vfz5228sfvziepx5fpwas2dvf0e90x95z9" timestamp="1576315512"&gt;230&lt;/key&gt;&lt;/foreign-keys&gt;&lt;ref-type name="Report"&gt;27&lt;/ref-type&gt;&lt;contributors&gt;&lt;authors&gt;&lt;author&gt;Fancourt, D. &lt;/author&gt;&lt;author&gt;Finn, S. &lt;/author&gt;&lt;/authors&gt;&lt;/contributors&gt;&lt;titles&gt;&lt;title&gt;What is the evidence on the role of the arts in improving health and well-being? A scoping review (2019)&lt;/title&gt;&lt;/titles&gt;&lt;dates&gt;&lt;year&gt;2019&lt;/year&gt;&lt;/dates&gt;&lt;publisher&gt;World Health Organisation&lt;/publisher&gt;&lt;urls&gt;&lt;related-urls&gt;&lt;url&gt;https://apps.who.int/iris/bitstream/handle/10665/329834/9789289054553-eng.pdf&lt;/url&gt;&lt;/related-urls&gt;&lt;/urls&gt;&lt;/record&gt;&lt;/Cite&gt;&lt;/EndNote&gt;</w:instrText>
      </w:r>
      <w:r w:rsidR="000D7D58">
        <w:fldChar w:fldCharType="separate"/>
      </w:r>
      <w:r w:rsidR="000D7D58" w:rsidRPr="000D7D58">
        <w:rPr>
          <w:noProof/>
          <w:vertAlign w:val="superscript"/>
        </w:rPr>
        <w:t>3</w:t>
      </w:r>
      <w:r w:rsidR="000D7D58">
        <w:fldChar w:fldCharType="end"/>
      </w:r>
      <w:r>
        <w:t xml:space="preserve">. Such </w:t>
      </w:r>
      <w:r w:rsidR="005B43DA">
        <w:t>multifaceted</w:t>
      </w:r>
      <w:r>
        <w:t xml:space="preserve"> biopsychosocial impacts align with previous work proposing potential mechanisms of action in the use of singing</w:t>
      </w:r>
      <w:r w:rsidR="005B43DA">
        <w:t>-</w:t>
      </w:r>
      <w:r>
        <w:t>based approaches for people with respiratory conditions</w:t>
      </w:r>
      <w:r>
        <w:fldChar w:fldCharType="begin">
          <w:fldData xml:space="preserve">PEVuZE5vdGU+PENpdGU+PEF1dGhvcj5MZXdpczwvQXV0aG9yPjxZZWFyPjIwMjE8L1llYXI+PFJl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</w:fldData>
        </w:fldChar>
      </w:r>
      <w:r w:rsidR="000D7D58">
        <w:instrText xml:space="preserve"> ADDIN EN.CITE </w:instrText>
      </w:r>
      <w:r w:rsidR="000D7D58">
        <w:fldChar w:fldCharType="begin">
          <w:fldData xml:space="preserve">PEVuZE5vdGU+PENpdGU+PEF1dGhvcj5MZXdpczwvQXV0aG9yPjxZZWFyPjIwMjE8L1llYXI+PFJl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</w:fldData>
        </w:fldChar>
      </w:r>
      <w:r w:rsidR="000D7D58">
        <w:instrText xml:space="preserve"> ADDIN EN.CITE.DATA </w:instrText>
      </w:r>
      <w:r w:rsidR="000D7D58">
        <w:fldChar w:fldCharType="end"/>
      </w:r>
      <w:r>
        <w:fldChar w:fldCharType="separate"/>
      </w:r>
      <w:r w:rsidR="000D7D58" w:rsidRPr="000D7D58">
        <w:rPr>
          <w:noProof/>
          <w:vertAlign w:val="superscript"/>
        </w:rPr>
        <w:t>20</w:t>
      </w:r>
      <w:r>
        <w:fldChar w:fldCharType="end"/>
      </w:r>
      <w:r>
        <w:t xml:space="preserve">. </w:t>
      </w:r>
      <w:r w:rsidR="00377597">
        <w:t>Related conceptual frameworks of breathlessness such as the Breathing, Thinking, Functioning model</w:t>
      </w:r>
      <w:r w:rsidR="00377597">
        <w:fldChar w:fldCharType="begin">
          <w:fldData xml:space="preserve">PEVuZE5vdGU+PENpdGU+PEF1dGhvcj5TcGF0aGlzPC9BdXRob3I+PFllYXI+MjAxNzwvWWVhcj48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</w:fldData>
        </w:fldChar>
      </w:r>
      <w:r w:rsidR="000D7D58">
        <w:instrText xml:space="preserve"> ADDIN EN.CITE </w:instrText>
      </w:r>
      <w:r w:rsidR="000D7D58">
        <w:fldChar w:fldCharType="begin">
          <w:fldData xml:space="preserve">PEVuZE5vdGU+PENpdGU+PEF1dGhvcj5TcGF0aGlzPC9BdXRob3I+PFllYXI+MjAxNzwvWWVhcj48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</w:fldData>
        </w:fldChar>
      </w:r>
      <w:r w:rsidR="000D7D58">
        <w:instrText xml:space="preserve"> ADDIN EN.CITE.DATA </w:instrText>
      </w:r>
      <w:r w:rsidR="000D7D58">
        <w:fldChar w:fldCharType="end"/>
      </w:r>
      <w:r w:rsidR="00377597">
        <w:fldChar w:fldCharType="separate"/>
      </w:r>
      <w:r w:rsidR="000D7D58" w:rsidRPr="000D7D58">
        <w:rPr>
          <w:noProof/>
          <w:vertAlign w:val="superscript"/>
        </w:rPr>
        <w:t>21</w:t>
      </w:r>
      <w:r w:rsidR="00377597">
        <w:fldChar w:fldCharType="end"/>
      </w:r>
      <w:r w:rsidR="00815EF2">
        <w:t>, and a</w:t>
      </w:r>
      <w:r w:rsidR="00815EF2" w:rsidRPr="00815EF2">
        <w:t xml:space="preserve"> </w:t>
      </w:r>
      <w:r w:rsidR="00815EF2">
        <w:t>m</w:t>
      </w:r>
      <w:r w:rsidR="00815EF2" w:rsidRPr="00815EF2">
        <w:t>ulti-</w:t>
      </w:r>
      <w:r w:rsidR="00815EF2">
        <w:t>d</w:t>
      </w:r>
      <w:r w:rsidR="00815EF2" w:rsidRPr="00815EF2">
        <w:t xml:space="preserve">imensional </w:t>
      </w:r>
      <w:r w:rsidR="00815EF2">
        <w:t>m</w:t>
      </w:r>
      <w:r w:rsidR="00815EF2" w:rsidRPr="00815EF2">
        <w:t xml:space="preserve">odel of </w:t>
      </w:r>
      <w:r w:rsidR="00815EF2">
        <w:t>d</w:t>
      </w:r>
      <w:r w:rsidR="00815EF2" w:rsidRPr="00815EF2">
        <w:t xml:space="preserve">ysfunctional </w:t>
      </w:r>
      <w:r w:rsidR="00815EF2">
        <w:t>b</w:t>
      </w:r>
      <w:r w:rsidR="00815EF2" w:rsidRPr="00815EF2">
        <w:t>reathing</w:t>
      </w:r>
      <w:r w:rsidR="00815EF2">
        <w:fldChar w:fldCharType="begin"/>
      </w:r>
      <w:r w:rsidR="000D7D58">
        <w:instrText xml:space="preserve"> ADDIN EN.CITE &lt;EndNote&gt;&lt;Cite&gt;&lt;Author&gt;Courtney&lt;/Author&gt;&lt;Year&gt;2016&lt;/Year&gt;&lt;RecNum&gt;852&lt;/RecNum&gt;&lt;DisplayText&gt;&lt;style face="superscript"&gt;22&lt;/style&gt;&lt;/DisplayText&gt;&lt;record&gt;&lt;rec-number&gt;852&lt;/rec-number&gt;&lt;foreign-keys&gt;&lt;key app="EN" db-id="e9vfz5228sfvziepx5fpwas2dvf0e90x95z9" timestamp="1730280153"&gt;852&lt;/key&gt;&lt;/foreign-keys&gt;&lt;ref-type name="Journal Article"&gt;17&lt;/ref-type&gt;&lt;contributors&gt;&lt;authors&gt;&lt;author&gt;Courtney, R.&lt;/author&gt;&lt;/authors&gt;&lt;/contributors&gt;&lt;titles&gt;&lt;title&gt;A Multi-Dimensional Model of Dysfunctional Breathing and Integrative Breathing Therapy - Commentary on The functions of Breathing and Its Dysfunctions and Their Relationship to Breathing Therapy&lt;/title&gt;&lt;secondary-title&gt;Journal of Yoga &amp;amp; Physical Therapy&lt;/secondary-title&gt;&lt;/titles&gt;&lt;periodical&gt;&lt;full-title&gt;Journal of Yoga &amp;amp; Physical Therapy&lt;/full-title&gt;&lt;/periodical&gt;&lt;volume&gt;6&lt;/volume&gt;&lt;num-vols&gt;257&lt;/num-vols&gt;&lt;dates&gt;&lt;year&gt;2016&lt;/year&gt;&lt;/dates&gt;&lt;urls&gt;&lt;/urls&gt;&lt;electronic-resource-num&gt;10.4172/2157-7595.1000257&lt;/electronic-resource-num&gt;&lt;/record&gt;&lt;/Cite&gt;&lt;/EndNote&gt;</w:instrText>
      </w:r>
      <w:r w:rsidR="00815EF2">
        <w:fldChar w:fldCharType="separate"/>
      </w:r>
      <w:r w:rsidR="000D7D58" w:rsidRPr="000D7D58">
        <w:rPr>
          <w:noProof/>
          <w:vertAlign w:val="superscript"/>
        </w:rPr>
        <w:t>22</w:t>
      </w:r>
      <w:r w:rsidR="00815EF2">
        <w:fldChar w:fldCharType="end"/>
      </w:r>
      <w:r w:rsidR="00815EF2">
        <w:t>,</w:t>
      </w:r>
      <w:r w:rsidR="00377597">
        <w:t xml:space="preserve"> have facilitated the practical application of biopsychosocial approach</w:t>
      </w:r>
      <w:r w:rsidR="00B421C6">
        <w:t>es</w:t>
      </w:r>
      <w:r w:rsidR="00377597">
        <w:t xml:space="preserve"> in the development and delivery of various interventions for breathlessness. </w:t>
      </w:r>
    </w:p>
    <w:p w14:paraId="32F45326" w14:textId="7ED44846" w:rsidR="007A4834" w:rsidRDefault="007A4834" w:rsidP="007A4834">
      <w:r>
        <w:t xml:space="preserve">Practical and logistical factors should also be considered in relation to the generalisability of this intervention. Participants in this study were all assessed in specialist </w:t>
      </w:r>
      <w:r w:rsidR="00716374">
        <w:t xml:space="preserve">NHS </w:t>
      </w:r>
      <w:r>
        <w:t xml:space="preserve">COVID-19 clinics prior to referral, reducing the risk </w:t>
      </w:r>
      <w:r w:rsidR="00B421C6">
        <w:t>of</w:t>
      </w:r>
      <w:r>
        <w:t xml:space="preserve"> </w:t>
      </w:r>
      <w:r w:rsidR="00B421C6">
        <w:t xml:space="preserve">missing </w:t>
      </w:r>
      <w:r>
        <w:t xml:space="preserve">out on other specific therapies or </w:t>
      </w:r>
      <w:r w:rsidR="0007398E">
        <w:t xml:space="preserve">identification of </w:t>
      </w:r>
      <w:r>
        <w:t xml:space="preserve">other causes of their symptoms. </w:t>
      </w:r>
      <w:r w:rsidR="001F129A">
        <w:t>Currently ENO Breathe continues to receive a high number of referrals. However, over</w:t>
      </w:r>
      <w:r w:rsidR="00843BFD">
        <w:t xml:space="preserve"> </w:t>
      </w:r>
      <w:r w:rsidR="001F129A">
        <w:t>time the incidence of new cases of long COVID, and the provision of specialist long COVID services, is likely to change. This may necessitate adaptations to the provision and integration of ENO Breathe</w:t>
      </w:r>
      <w:r w:rsidR="006666A7">
        <w:t xml:space="preserve">, or similar interventions, </w:t>
      </w:r>
      <w:r w:rsidR="001F129A">
        <w:t xml:space="preserve">into wider </w:t>
      </w:r>
      <w:r w:rsidR="006666A7">
        <w:t>care pathways</w:t>
      </w:r>
      <w:r w:rsidR="001F129A">
        <w:t xml:space="preserve">.   </w:t>
      </w:r>
    </w:p>
    <w:p w14:paraId="4ACBAE4E" w14:textId="62922BB3" w:rsidR="00C2082C" w:rsidRDefault="0053687D" w:rsidP="001A37D9">
      <w:r>
        <w:t>Online delivery</w:t>
      </w:r>
      <w:r w:rsidR="00C2082C">
        <w:t xml:space="preserve"> is likely to influence the experience and impacts of participation. Previous research </w:t>
      </w:r>
      <w:r w:rsidR="001B39BD">
        <w:t xml:space="preserve">suggests </w:t>
      </w:r>
      <w:r w:rsidR="00C2082C">
        <w:t xml:space="preserve">that online singing interventions </w:t>
      </w:r>
      <w:r w:rsidR="001B39BD">
        <w:t xml:space="preserve">facilitates </w:t>
      </w:r>
      <w:r w:rsidR="00C2082C">
        <w:t>attend</w:t>
      </w:r>
      <w:r w:rsidR="001B39BD">
        <w:t>ance compared with when</w:t>
      </w:r>
      <w:r w:rsidR="00C2082C">
        <w:t xml:space="preserve"> physical presence </w:t>
      </w:r>
      <w:r w:rsidR="001B39BD">
        <w:t xml:space="preserve">is </w:t>
      </w:r>
      <w:r w:rsidR="00C2082C">
        <w:t>required</w:t>
      </w:r>
      <w:r w:rsidR="007D6C85">
        <w:t>, but the</w:t>
      </w:r>
      <w:r w:rsidR="00C2082C">
        <w:t xml:space="preserve"> psychosocial </w:t>
      </w:r>
      <w:r w:rsidR="007D6C85">
        <w:t xml:space="preserve">benefits </w:t>
      </w:r>
      <w:r w:rsidR="00C2082C">
        <w:t>related to social connection may be reduced</w:t>
      </w:r>
      <w:r w:rsidR="000D7D58">
        <w:fldChar w:fldCharType="begin">
          <w:fldData xml:space="preserve">PEVuZE5vdGU+PENpdGU+PEF1dGhvcj5QaGlsaXA8L0F1dGhvcj48WWVhcj4yMDIwPC9ZZWFyPjxS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</w:fldData>
        </w:fldChar>
      </w:r>
      <w:r w:rsidR="000D7D58">
        <w:instrText xml:space="preserve"> ADDIN EN.CITE </w:instrText>
      </w:r>
      <w:r w:rsidR="000D7D58">
        <w:fldChar w:fldCharType="begin">
          <w:fldData xml:space="preserve">PEVuZE5vdGU+PENpdGU+PEF1dGhvcj5QaGlsaXA8L0F1dGhvcj48WWVhcj4yMDIwPC9ZZWFyPjxS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</w:fldData>
        </w:fldChar>
      </w:r>
      <w:r w:rsidR="000D7D58">
        <w:instrText xml:space="preserve"> ADDIN EN.CITE.DATA </w:instrText>
      </w:r>
      <w:r w:rsidR="000D7D58">
        <w:fldChar w:fldCharType="end"/>
      </w:r>
      <w:r w:rsidR="000D7D58">
        <w:fldChar w:fldCharType="separate"/>
      </w:r>
      <w:r w:rsidR="000D7D58" w:rsidRPr="000D7D58">
        <w:rPr>
          <w:noProof/>
          <w:vertAlign w:val="superscript"/>
        </w:rPr>
        <w:t>23</w:t>
      </w:r>
      <w:r w:rsidR="000D7D58">
        <w:fldChar w:fldCharType="end"/>
      </w:r>
      <w:r w:rsidR="00C2082C">
        <w:t>. Infection control considerations are also important with potentially well justified concerns regarding aerosolised transmission of infections</w:t>
      </w:r>
      <w:r w:rsidR="001B39BD">
        <w:t>,</w:t>
      </w:r>
      <w:r w:rsidR="00C2082C">
        <w:t xml:space="preserve"> particularly relevant for group singing</w:t>
      </w:r>
      <w:r w:rsidR="000D7D58">
        <w:fldChar w:fldCharType="begin">
          <w:fldData xml:space="preserve">PEVuZE5vdGU+PENpdGU+PEF1dGhvcj5QaGlsaXA8L0F1dGhvcj48WWVhcj4yMDIxPC9ZZWFyPjxS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=
</w:fldData>
        </w:fldChar>
      </w:r>
      <w:r w:rsidR="00F024B3">
        <w:instrText xml:space="preserve"> ADDIN EN.CITE </w:instrText>
      </w:r>
      <w:r w:rsidR="00F024B3">
        <w:fldChar w:fldCharType="begin">
          <w:fldData xml:space="preserve">PEVuZE5vdGU+PENpdGU+PEF1dGhvcj5QaGlsaXA8L0F1dGhvcj48WWVhcj4yMDIxPC9ZZWFyPjxS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=
</w:fldData>
        </w:fldChar>
      </w:r>
      <w:r w:rsidR="00F024B3">
        <w:instrText xml:space="preserve"> ADDIN EN.CITE.DATA </w:instrText>
      </w:r>
      <w:r w:rsidR="00F024B3">
        <w:fldChar w:fldCharType="end"/>
      </w:r>
      <w:r w:rsidR="000D7D58">
        <w:fldChar w:fldCharType="separate"/>
      </w:r>
      <w:r w:rsidR="00F024B3" w:rsidRPr="00F024B3">
        <w:rPr>
          <w:noProof/>
          <w:vertAlign w:val="superscript"/>
        </w:rPr>
        <w:t>24,25</w:t>
      </w:r>
      <w:r w:rsidR="000D7D58">
        <w:fldChar w:fldCharType="end"/>
      </w:r>
      <w:r w:rsidR="00C2082C">
        <w:t xml:space="preserve">. </w:t>
      </w:r>
    </w:p>
    <w:p w14:paraId="2EE19E68" w14:textId="4AA7541E" w:rsidR="00A61502" w:rsidRDefault="001B4CA0" w:rsidP="00B83AB0">
      <w:r>
        <w:t xml:space="preserve">Greater improvements were observed in those who were most symptomatic at baseline and </w:t>
      </w:r>
      <w:r w:rsidR="001B39BD">
        <w:t xml:space="preserve">attended </w:t>
      </w:r>
      <w:r>
        <w:t>all six live sessions, which were also factors associated with a higher probability of experiencing a clinically important improvement in HRQoL (MHC and PHC), and breathlessness (Dyspnoea-12). The</w:t>
      </w:r>
      <w:r w:rsidR="000F763B">
        <w:t>se</w:t>
      </w:r>
      <w:r>
        <w:t xml:space="preserve"> findings are in keeping with those of </w:t>
      </w:r>
      <w:r w:rsidR="000F763B">
        <w:t xml:space="preserve">the </w:t>
      </w:r>
      <w:r>
        <w:t>RCT comparing this intervention to standard of care</w:t>
      </w:r>
      <w:r w:rsidR="00F7569D">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F7569D">
        <w:fldChar w:fldCharType="separate"/>
      </w:r>
      <w:r w:rsidR="003D45BA" w:rsidRPr="003D45BA">
        <w:rPr>
          <w:noProof/>
          <w:vertAlign w:val="superscript"/>
        </w:rPr>
        <w:t>4</w:t>
      </w:r>
      <w:r w:rsidR="00F7569D">
        <w:fldChar w:fldCharType="end"/>
      </w:r>
      <w:r>
        <w:t xml:space="preserve">. </w:t>
      </w:r>
      <w:r w:rsidR="00FD3378">
        <w:t>There was also an indication that people with higher levels of breathlessness (VAS dyspnoea scores</w:t>
      </w:r>
      <w:r w:rsidR="009B092E">
        <w:t xml:space="preserve"> for rest, walking, and stairs, but not running</w:t>
      </w:r>
      <w:r w:rsidR="00FD3378">
        <w:t>) were less likely to complete all 6 of the live sessions</w:t>
      </w:r>
      <w:r w:rsidR="009B092E">
        <w:t xml:space="preserve"> (</w:t>
      </w:r>
      <w:r w:rsidR="00BA6F7A">
        <w:t>Supplementary table 5</w:t>
      </w:r>
      <w:r w:rsidR="009B092E">
        <w:t>)</w:t>
      </w:r>
      <w:r w:rsidR="00FD3378">
        <w:t xml:space="preserve">. Overall these findings suggest more symptomatic people </w:t>
      </w:r>
      <w:r w:rsidR="00FD3378">
        <w:lastRenderedPageBreak/>
        <w:t>might be less likely to complete all the sessions but improve more than less symptomatic people</w:t>
      </w:r>
      <w:r>
        <w:t xml:space="preserve"> if they d</w:t>
      </w:r>
      <w:r w:rsidR="00B83AB0">
        <w:t>o</w:t>
      </w:r>
      <w:r>
        <w:t xml:space="preserve"> achieve full participation</w:t>
      </w:r>
      <w:r w:rsidR="00FD3378">
        <w:t xml:space="preserve">. </w:t>
      </w:r>
      <w:r w:rsidR="00B83AB0">
        <w:t>Importantly, these results do not clearly indicate a particular long COVID phenotype that should either be targeted for</w:t>
      </w:r>
      <w:r w:rsidR="007D6C85">
        <w:t>,</w:t>
      </w:r>
      <w:r w:rsidR="00B83AB0">
        <w:t xml:space="preserve"> or excluded from</w:t>
      </w:r>
      <w:r w:rsidR="007D6C85">
        <w:t>,</w:t>
      </w:r>
      <w:r w:rsidR="00B83AB0">
        <w:t xml:space="preserve"> this intervention. </w:t>
      </w:r>
    </w:p>
    <w:p w14:paraId="4138CF35" w14:textId="1C23A8A3" w:rsidR="001A37D9" w:rsidRDefault="001A37D9" w:rsidP="001A37D9"/>
    <w:p w14:paraId="21A05433" w14:textId="40034193" w:rsidR="001A37D9" w:rsidRDefault="001A37D9" w:rsidP="001A37D9">
      <w:pPr>
        <w:pStyle w:val="Heading3"/>
      </w:pPr>
      <w:r>
        <w:t xml:space="preserve">Methodological considerations </w:t>
      </w:r>
    </w:p>
    <w:p w14:paraId="37BCE475" w14:textId="581D57E1" w:rsidR="00240EFE" w:rsidRDefault="00377597" w:rsidP="00240EFE">
      <w:r>
        <w:t xml:space="preserve">Certain limitations should be </w:t>
      </w:r>
      <w:r w:rsidR="000F763B">
        <w:t>considered</w:t>
      </w:r>
      <w:r>
        <w:t xml:space="preserve">. </w:t>
      </w:r>
      <w:r w:rsidR="000F763B">
        <w:t>T</w:t>
      </w:r>
      <w:r>
        <w:t>his is a short</w:t>
      </w:r>
      <w:r w:rsidR="007A4834">
        <w:t>-</w:t>
      </w:r>
      <w:r>
        <w:t>term study, with outcomes assessed at around seven weeks from baseline. Longer-term outcomes would be of interest</w:t>
      </w:r>
      <w:r w:rsidR="00E02A20">
        <w:t xml:space="preserve"> and should be included in future research</w:t>
      </w:r>
      <w:r>
        <w:t xml:space="preserve">. </w:t>
      </w:r>
      <w:r w:rsidR="000F763B">
        <w:t>D</w:t>
      </w:r>
      <w:r>
        <w:t xml:space="preserve">ata on healthcare utilisation, and other factors relevant to economic analysis were not collected but would be useful. </w:t>
      </w:r>
      <w:r w:rsidR="000F763B">
        <w:t>T</w:t>
      </w:r>
      <w:r>
        <w:t xml:space="preserve">his is not a randomised controlled study, however, </w:t>
      </w:r>
      <w:r w:rsidR="00062950">
        <w:t xml:space="preserve">by focusing on participants experiencing the intervention integrated into clinical care, outside of a clinical trial setting, these findings </w:t>
      </w:r>
      <w:r>
        <w:t xml:space="preserve">complement the </w:t>
      </w:r>
      <w:r w:rsidR="00062950">
        <w:t>results</w:t>
      </w:r>
      <w:r>
        <w:t xml:space="preserve"> of the previous RCT on this intervention</w:t>
      </w:r>
      <w:r w:rsidR="00F7569D">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rsidR="00F7569D">
        <w:fldChar w:fldCharType="separate"/>
      </w:r>
      <w:r w:rsidR="003D45BA" w:rsidRPr="003D45BA">
        <w:rPr>
          <w:noProof/>
          <w:vertAlign w:val="superscript"/>
        </w:rPr>
        <w:t>4</w:t>
      </w:r>
      <w:r w:rsidR="00F7569D">
        <w:fldChar w:fldCharType="end"/>
      </w:r>
      <w:r>
        <w:t xml:space="preserve">. </w:t>
      </w:r>
      <w:r w:rsidR="00433B49">
        <w:t xml:space="preserve">Given the nature of the intervention and the study methods, blinding </w:t>
      </w:r>
      <w:r w:rsidR="004608D6">
        <w:t xml:space="preserve">of participants </w:t>
      </w:r>
      <w:r w:rsidR="00433B49">
        <w:t xml:space="preserve">was not possible. As </w:t>
      </w:r>
      <w:r w:rsidR="00B83AB0">
        <w:t>such, some more objective measures of impact or clinical assessment such as physical activity assessment would be of interest in future studies</w:t>
      </w:r>
      <w:r w:rsidR="00B83AB0">
        <w:fldChar w:fldCharType="begin">
          <w:fldData xml:space="preserve">PEVuZE5vdGU+PENpdGU+PEF1dGhvcj5CdXR0ZXJ5PC9BdXRob3I+PFllYXI+MjAyMzwvWWVhcj48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</w:fldData>
        </w:fldChar>
      </w:r>
      <w:r w:rsidR="00F024B3">
        <w:instrText xml:space="preserve"> ADDIN EN.CITE </w:instrText>
      </w:r>
      <w:r w:rsidR="00F024B3">
        <w:fldChar w:fldCharType="begin">
          <w:fldData xml:space="preserve">PEVuZE5vdGU+PENpdGU+PEF1dGhvcj5CdXR0ZXJ5PC9BdXRob3I+PFllYXI+MjAyMzwvWWVhcj48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</w:fldData>
        </w:fldChar>
      </w:r>
      <w:r w:rsidR="00F024B3">
        <w:instrText xml:space="preserve"> ADDIN EN.CITE.DATA </w:instrText>
      </w:r>
      <w:r w:rsidR="00F024B3">
        <w:fldChar w:fldCharType="end"/>
      </w:r>
      <w:r w:rsidR="00B83AB0">
        <w:fldChar w:fldCharType="separate"/>
      </w:r>
      <w:r w:rsidR="00F024B3" w:rsidRPr="00F024B3">
        <w:rPr>
          <w:noProof/>
          <w:vertAlign w:val="superscript"/>
        </w:rPr>
        <w:t>26</w:t>
      </w:r>
      <w:r w:rsidR="00B83AB0">
        <w:fldChar w:fldCharType="end"/>
      </w:r>
      <w:r w:rsidR="00B83AB0">
        <w:t xml:space="preserve">. </w:t>
      </w:r>
      <w:bookmarkStart w:id="16" w:name="_Hlk203470083"/>
      <w:r w:rsidR="00240EFE">
        <w:t xml:space="preserve">Additionally, the questionnaires used </w:t>
      </w:r>
      <w:r w:rsidR="000F763B">
        <w:t>have</w:t>
      </w:r>
      <w:r w:rsidR="00240EFE">
        <w:t xml:space="preserve"> not been formally validated in long COVID, as given </w:t>
      </w:r>
      <w:r w:rsidR="004048B8">
        <w:t>the condition</w:t>
      </w:r>
      <w:r w:rsidR="00BA59AC">
        <w:t>’</w:t>
      </w:r>
      <w:r w:rsidR="004048B8">
        <w:t>s</w:t>
      </w:r>
      <w:r w:rsidR="00240EFE">
        <w:t xml:space="preserve"> novelty, there were no validated outcome measures specifically for long COVID</w:t>
      </w:r>
      <w:r w:rsidR="004048B8">
        <w:t xml:space="preserve"> when data were collected</w:t>
      </w:r>
      <w:r w:rsidR="00240EFE">
        <w:t xml:space="preserve">. </w:t>
      </w:r>
      <w:r w:rsidR="000F763B">
        <w:t xml:space="preserve">However, the </w:t>
      </w:r>
      <w:r w:rsidR="00240EFE">
        <w:t xml:space="preserve">measures have been used in </w:t>
      </w:r>
      <w:r w:rsidR="000F763B">
        <w:t>multiple</w:t>
      </w:r>
      <w:r w:rsidR="00240EFE">
        <w:t xml:space="preserve"> other conditions with shared </w:t>
      </w:r>
      <w:r w:rsidR="005A3D8F">
        <w:t>symptoms and</w:t>
      </w:r>
      <w:r w:rsidR="00240EFE">
        <w:t xml:space="preserve"> in other long COVID research</w:t>
      </w:r>
      <w:r w:rsidR="00BA59AC">
        <w:t>,</w:t>
      </w:r>
      <w:r w:rsidR="00240EFE">
        <w:t xml:space="preserve"> as referenced.</w:t>
      </w:r>
      <w:bookmarkEnd w:id="16"/>
      <w:r w:rsidR="00104BB4">
        <w:t xml:space="preserve"> </w:t>
      </w:r>
      <w:r w:rsidR="000F763B">
        <w:t>Of note,</w:t>
      </w:r>
      <w:r w:rsidR="00104BB4">
        <w:t xml:space="preserve"> the VAS dyspnoea scores</w:t>
      </w:r>
      <w:r w:rsidR="000F763B">
        <w:t xml:space="preserve"> relate to</w:t>
      </w:r>
      <w:r w:rsidR="00104BB4">
        <w:t xml:space="preserve"> responses to the question </w:t>
      </w:r>
      <w:r w:rsidR="00104BB4" w:rsidRPr="00756FE2">
        <w:t>“</w:t>
      </w:r>
      <w:r w:rsidR="00104BB4" w:rsidRPr="00815FE2">
        <w:t xml:space="preserve">rate the following levels of your breathlessness over the past 2 weeks: [1] at rest, [2] walking around the house, [3] climbing stairs, and [4] running”. It is possible, or even likely, that some participants would not have climbed stairs or run during that period, </w:t>
      </w:r>
      <w:r w:rsidR="000F763B">
        <w:t xml:space="preserve">therefore </w:t>
      </w:r>
      <w:r w:rsidR="00104BB4" w:rsidRPr="00815FE2">
        <w:t xml:space="preserve">these outcome measures should be interpreted with a degree of caution.  </w:t>
      </w:r>
      <w:r w:rsidR="00104BB4" w:rsidRPr="00756FE2">
        <w:t xml:space="preserve"> </w:t>
      </w:r>
    </w:p>
    <w:p w14:paraId="0AF3EF03" w14:textId="3F49C89C" w:rsidR="00153637" w:rsidRDefault="00240EFE" w:rsidP="00153637">
      <w:r>
        <w:t>Another consideration relates to interpreting the number of participants achieving the MCID for an outcome. MCIDs are population derived thresholds and there could be variation on an individual level. For example, the meaningfulness of an MCID change for an individual with a very low baseline</w:t>
      </w:r>
      <w:r w:rsidR="00E27775">
        <w:t xml:space="preserve"> score</w:t>
      </w:r>
      <w:r>
        <w:t xml:space="preserve"> might be different from an individual with a high baseline score for a specific variable. Similarly, experiencing a change of </w:t>
      </w:r>
      <w:r w:rsidR="00E27775">
        <w:t xml:space="preserve">the </w:t>
      </w:r>
      <w:r>
        <w:t xml:space="preserve">lowest possible MCID is likely different from experiencing a change of </w:t>
      </w:r>
      <w:r w:rsidR="00DD7E49">
        <w:t>multiple</w:t>
      </w:r>
      <w:r>
        <w:t xml:space="preserve"> times the MCID, though all will be grouped together in that presentation of the data, hence potential oversimplification. However, presenting the data in this way provides an intuitive and clinically interpretable metric of </w:t>
      </w:r>
      <w:r w:rsidR="00A863D8">
        <w:t>the impact of healthcare interventions</w:t>
      </w:r>
      <w:r>
        <w:t xml:space="preserve"> and has been recommended in FDA</w:t>
      </w:r>
      <w:r>
        <w:fldChar w:fldCharType="begin"/>
      </w:r>
      <w:r w:rsidR="00F024B3">
        <w:instrText xml:space="preserve"> ADDIN EN.CITE &lt;EndNote&gt;&lt;Cite&gt;&lt;Author&gt;US Food and Drug Adminstration FDA&lt;/Author&gt;&lt;Year&gt;2009&lt;/Year&gt;&lt;RecNum&gt;905&lt;/RecNum&gt;&lt;DisplayText&gt;&lt;style face="superscript"&gt;27&lt;/style&gt;&lt;/DisplayText&gt;&lt;record&gt;&lt;rec-number&gt;905&lt;/rec-number&gt;&lt;foreign-keys&gt;&lt;key app="EN" db-id="e9vfz5228sfvziepx5fpwas2dvf0e90x95z9" timestamp="1751970739"&gt;905&lt;/key&gt;&lt;/foreign-keys&gt;&lt;ref-type name="Report"&gt;27&lt;/ref-type&gt;&lt;contributors&gt;&lt;authors&gt;&lt;author&gt;US Food and Drug Adminstration FDA,&lt;/author&gt;&lt;/authors&gt;&lt;/contributors&gt;&lt;titles&gt;&lt;title&gt;Patient-Reported Outcome Measures: Use in Medical Product Development to Support Labeling Claims&lt;/title&gt;&lt;/titles&gt;&lt;dates&gt;&lt;year&gt;2009&lt;/year&gt;&lt;/dates&gt;&lt;urls&gt;&lt;related-urls&gt;&lt;url&gt;https://www.fda.gov/regulatory-information/search-fda-guidance-documents/patient-reported-outcome-measures-use-medical-product-development-support-labeling-claims&lt;/url&gt;&lt;/related-urls&gt;&lt;/urls&gt;&lt;/record&gt;&lt;/Cite&gt;&lt;/EndNote&gt;</w:instrText>
      </w:r>
      <w:r>
        <w:fldChar w:fldCharType="separate"/>
      </w:r>
      <w:r w:rsidR="00F024B3" w:rsidRPr="00F024B3">
        <w:rPr>
          <w:noProof/>
          <w:vertAlign w:val="superscript"/>
        </w:rPr>
        <w:t>27</w:t>
      </w:r>
      <w:r>
        <w:fldChar w:fldCharType="end"/>
      </w:r>
      <w:r>
        <w:t xml:space="preserve"> and European Commission</w:t>
      </w:r>
      <w:r>
        <w:fldChar w:fldCharType="begin"/>
      </w:r>
      <w:r w:rsidR="00F024B3">
        <w:instrText xml:space="preserve"> ADDIN EN.CITE &lt;EndNote&gt;&lt;Cite&gt;&lt;Author&gt;European Commision Directorate-General for Health and Food Safety&lt;/Author&gt;&lt;Year&gt;2024&lt;/Year&gt;&lt;RecNum&gt;906&lt;/RecNum&gt;&lt;DisplayText&gt;&lt;style face="superscript"&gt;28&lt;/style&gt;&lt;/DisplayText&gt;&lt;record&gt;&lt;rec-number&gt;906&lt;/rec-number&gt;&lt;foreign-keys&gt;&lt;key app="EN" db-id="e9vfz5228sfvziepx5fpwas2dvf0e90x95z9" timestamp="1751971612"&gt;906&lt;/key&gt;&lt;/foreign-keys&gt;&lt;ref-type name="Report"&gt;27&lt;/ref-type&gt;&lt;contributors&gt;&lt;authors&gt;&lt;author&gt;European Commision Directorate-General for Health and Food Safety,&lt;/author&gt;&lt;/authors&gt;&lt;/contributors&gt;&lt;titles&gt;&lt;title&gt;Guidance on outcomes for joint clinical assessments&lt;/title&gt;&lt;/titles&gt;&lt;dates&gt;&lt;year&gt;2024&lt;/year&gt;&lt;/dates&gt;&lt;urls&gt;&lt;related-urls&gt;&lt;url&gt;https://health.ec.europa.eu/publications/guidance-outcomes-joint-clinical-assessments_en&lt;/url&gt;&lt;/related-urls&gt;&lt;/urls&gt;&lt;/record&gt;&lt;/Cite&gt;&lt;/EndNote&gt;</w:instrText>
      </w:r>
      <w:r>
        <w:fldChar w:fldCharType="separate"/>
      </w:r>
      <w:r w:rsidR="00F024B3" w:rsidRPr="00F024B3">
        <w:rPr>
          <w:noProof/>
          <w:vertAlign w:val="superscript"/>
        </w:rPr>
        <w:t>28</w:t>
      </w:r>
      <w:r>
        <w:fldChar w:fldCharType="end"/>
      </w:r>
      <w:r>
        <w:t xml:space="preserve"> guidance. </w:t>
      </w:r>
    </w:p>
    <w:p w14:paraId="6C1BC78C" w14:textId="3AB1B6FE" w:rsidR="00E02A20" w:rsidRDefault="00153637" w:rsidP="00153637">
      <w:r>
        <w:t xml:space="preserve">The lack of </w:t>
      </w:r>
      <w:r w:rsidR="00B515EF">
        <w:t xml:space="preserve">a </w:t>
      </w:r>
      <w:r>
        <w:t xml:space="preserve">control group is important to consider. Appreciating </w:t>
      </w:r>
      <w:r w:rsidR="00DD7E49">
        <w:t>considerable</w:t>
      </w:r>
      <w:r>
        <w:t xml:space="preserve"> variation and heterogenous</w:t>
      </w:r>
      <w:r w:rsidR="00DD7E49">
        <w:t>,</w:t>
      </w:r>
      <w:r>
        <w:t xml:space="preserve"> often non-linear trajectories, data suggests </w:t>
      </w:r>
      <w:r w:rsidR="00B515EF">
        <w:t xml:space="preserve">that </w:t>
      </w:r>
      <w:r>
        <w:t xml:space="preserve">people with long COVID </w:t>
      </w:r>
      <w:r w:rsidR="00DD7E49">
        <w:t>generally</w:t>
      </w:r>
      <w:r>
        <w:t xml:space="preserve"> experience a trend towards improvement over time</w:t>
      </w:r>
      <w:r>
        <w:fldChar w:fldCharType="begin">
          <w:fldData xml:space="preserve">PEVuZE5vdGU+PENpdGU+PEF1dGhvcj5EYXZpczwvQXV0aG9yPjxZZWFyPjIwMjE8L1llYXI+PFJl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</w:fldData>
        </w:fldChar>
      </w:r>
      <w:r w:rsidR="00F024B3">
        <w:instrText xml:space="preserve"> ADDIN EN.CITE </w:instrText>
      </w:r>
      <w:r w:rsidR="00F024B3">
        <w:fldChar w:fldCharType="begin">
          <w:fldData xml:space="preserve">PEVuZE5vdGU+PENpdGU+PEF1dGhvcj5EYXZpczwvQXV0aG9yPjxZZWFyPjIwMjE8L1llYXI+PFJl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</w:fldData>
        </w:fldChar>
      </w:r>
      <w:r w:rsidR="00F024B3">
        <w:instrText xml:space="preserve"> ADDIN EN.CITE.DATA </w:instrText>
      </w:r>
      <w:r w:rsidR="00F024B3">
        <w:fldChar w:fldCharType="end"/>
      </w:r>
      <w:r>
        <w:fldChar w:fldCharType="separate"/>
      </w:r>
      <w:r w:rsidR="00F024B3" w:rsidRPr="00F024B3">
        <w:rPr>
          <w:noProof/>
          <w:vertAlign w:val="superscript"/>
        </w:rPr>
        <w:t>29</w:t>
      </w:r>
      <w:r>
        <w:fldChar w:fldCharType="end"/>
      </w:r>
      <w:r>
        <w:t>. Therefore, a degree of caution is required interpreting effect sizes in this study. However, the findings of this analysis align closely with that of an RCT on the same intervention</w:t>
      </w:r>
      <w:r>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fldChar w:fldCharType="separate"/>
      </w:r>
      <w:r w:rsidR="003D45BA" w:rsidRPr="003D45BA">
        <w:rPr>
          <w:noProof/>
          <w:vertAlign w:val="superscript"/>
        </w:rPr>
        <w:t>4</w:t>
      </w:r>
      <w:r>
        <w:fldChar w:fldCharType="end"/>
      </w:r>
      <w:r>
        <w:t xml:space="preserve">, </w:t>
      </w:r>
      <w:r w:rsidR="00DD7E49">
        <w:t>indicating</w:t>
      </w:r>
      <w:r>
        <w:t xml:space="preserve"> a substantial contribution to improvements </w:t>
      </w:r>
      <w:r w:rsidR="00DD7E49">
        <w:t>is</w:t>
      </w:r>
      <w:r>
        <w:t xml:space="preserve"> attributable to the intervention. Qualitative data from the RCT demonstrates that participants believe participation has an important impact on their health</w:t>
      </w:r>
      <w:r>
        <w:fldChar w:fldCharType="begin"/>
      </w:r>
      <w:r w:rsidR="003D45BA">
        <w:instrText xml:space="preserve"> ADDIN EN.CITE &lt;EndNote&gt;&lt;Cite&gt;&lt;Author&gt;Philip&lt;/Author&gt;&lt;Year&gt;2022&lt;/Year&gt;&lt;RecNum&gt;630&lt;/RecNum&gt;&lt;DisplayText&gt;&lt;style face="superscript"&gt;4&lt;/style&gt;&lt;/DisplayText&gt;&lt;record&gt;&lt;rec-number&gt;630&lt;/rec-number&gt;&lt;foreign-keys&gt;&lt;key app="EN" db-id="e9vfz5228sfvziepx5fpwas2dvf0e90x95z9" timestamp="1651141043"&gt;630&lt;/key&gt;&lt;/foreign-keys&gt;&lt;ref-type name="Journal Article"&gt;17&lt;/ref-type&gt;&lt;contributors&gt;&lt;authors&gt;&lt;author&gt;Philip, K.E.J.&lt;/author&gt;&lt;author&gt;Owles, H.&lt;/author&gt;&lt;author&gt;McVey, S.&lt;/author&gt;&lt;author&gt;Pagnuco, T.&lt;/author&gt;&lt;author&gt;Bruce, K.&lt;/author&gt;&lt;author&gt;Brunjes, H.&lt;/author&gt;&lt;author&gt;Banya, W.&lt;/author&gt;&lt;author&gt;Mollica, J.&lt;/author&gt;&lt;author&gt;Lound, A. &lt;/author&gt;&lt;author&gt;Zumpe, S.&lt;/author&gt;&lt;author&gt;Abrahams, A.M.&lt;/author&gt;&lt;author&gt;Padmanaban, V.&lt;/author&gt;&lt;author&gt;Hardy, T.H.&lt;/author&gt;&lt;author&gt;Lewis, A. &lt;/author&gt;&lt;author&gt;Lalvani, A.,&lt;/author&gt;&lt;author&gt;Elkin, S.&lt;/author&gt;&lt;author&gt;Hopkinson, N.S.&lt;/author&gt;&lt;/authors&gt;&lt;/contributors&gt;&lt;titles&gt;&lt;title&gt;An online breathing and wellbeing programme (ENO Breathe) for people with persistent symptoms following COVID-19: a parallel-group, single-blind, randomised controlled trial&lt;/title&gt;&lt;secondary-title&gt;The Lancet Respiratory Medicine&lt;/secondary-title&gt;&lt;/titles&gt;&lt;periodical&gt;&lt;full-title&gt;The Lancet Respiratory Medicine&lt;/full-title&gt;&lt;/periodical&gt;&lt;pages&gt;851-862&lt;/pages&gt;&lt;volume&gt;10&lt;/volume&gt;&lt;number&gt;9&lt;/number&gt;&lt;edition&gt;27/04/2022&lt;/edition&gt;&lt;dates&gt;&lt;year&gt;2022&lt;/year&gt;&lt;/dates&gt;&lt;orig-pub&gt;10.1016/S2213-2600(22)00125-4&lt;/orig-pub&gt;&lt;urls&gt;&lt;related-urls&gt;&lt;url&gt;https://www.thelancet.com/journals/lanres/article/PIIS2213-2600(22)00125-4/fulltext&lt;/url&gt;&lt;/related-urls&gt;&lt;/urls&gt;&lt;/record&gt;&lt;/Cite&gt;&lt;/EndNote&gt;</w:instrText>
      </w:r>
      <w:r>
        <w:fldChar w:fldCharType="separate"/>
      </w:r>
      <w:r w:rsidR="003D45BA" w:rsidRPr="003D45BA">
        <w:rPr>
          <w:noProof/>
          <w:vertAlign w:val="superscript"/>
        </w:rPr>
        <w:t>4</w:t>
      </w:r>
      <w:r>
        <w:fldChar w:fldCharType="end"/>
      </w:r>
      <w:r>
        <w:t>.</w:t>
      </w:r>
      <w:r w:rsidR="00E02A20">
        <w:t xml:space="preserve"> Additionally, if the improvements seen were due to</w:t>
      </w:r>
      <w:r w:rsidR="008510B1">
        <w:t xml:space="preserve"> </w:t>
      </w:r>
      <w:r w:rsidR="00DD7E49">
        <w:t>the natural history of the condition</w:t>
      </w:r>
      <w:r w:rsidR="00E02A20">
        <w:t xml:space="preserve">, we might also expect to </w:t>
      </w:r>
      <w:r w:rsidR="00DD7E49">
        <w:t xml:space="preserve"> </w:t>
      </w:r>
      <w:r w:rsidR="00E02A20">
        <w:t>duration of symptoms to be related to improvements, however this was not found.</w:t>
      </w:r>
      <w:r>
        <w:t xml:space="preserve"> </w:t>
      </w:r>
      <w:r w:rsidR="00497142">
        <w:t>The lack of a</w:t>
      </w:r>
      <w:r w:rsidR="00416367">
        <w:t xml:space="preserve"> sample size</w:t>
      </w:r>
      <w:r w:rsidR="00497142">
        <w:t xml:space="preserve"> calculation should also be considered, </w:t>
      </w:r>
      <w:r w:rsidR="00735A57">
        <w:t xml:space="preserve">and a degree of caution applied, </w:t>
      </w:r>
      <w:r w:rsidR="00497142">
        <w:t xml:space="preserve">however given the size of the </w:t>
      </w:r>
      <w:r w:rsidR="00735A57">
        <w:t xml:space="preserve">total </w:t>
      </w:r>
      <w:r w:rsidR="00497142">
        <w:t>sample, we believe it is sufficient for the analyses presented</w:t>
      </w:r>
      <w:r w:rsidR="00735A57">
        <w:t>.</w:t>
      </w:r>
    </w:p>
    <w:p w14:paraId="69B1EE01" w14:textId="4F4CC20F" w:rsidR="00240EFE" w:rsidRDefault="00DD7E49" w:rsidP="00347D7C">
      <w:r>
        <w:t>T</w:t>
      </w:r>
      <w:r w:rsidR="00153637">
        <w:t xml:space="preserve">he finding that  </w:t>
      </w:r>
      <w:r w:rsidR="00EB0617">
        <w:t xml:space="preserve">worse </w:t>
      </w:r>
      <w:r w:rsidR="00153637">
        <w:t xml:space="preserve">baseline scores </w:t>
      </w:r>
      <w:r w:rsidR="006A66DC">
        <w:t>were related to above MCID improvements</w:t>
      </w:r>
      <w:r>
        <w:t>,</w:t>
      </w:r>
      <w:r w:rsidR="005B5A77">
        <w:t xml:space="preserve"> </w:t>
      </w:r>
      <w:r w:rsidR="00153637">
        <w:t xml:space="preserve">may </w:t>
      </w:r>
      <w:r w:rsidR="006A66DC">
        <w:t xml:space="preserve">in part </w:t>
      </w:r>
      <w:r w:rsidR="00153637">
        <w:t>represent regression to the mean</w:t>
      </w:r>
      <w:r w:rsidR="006A66DC">
        <w:t xml:space="preserve">. However, it could also be that the most symptomatic participants </w:t>
      </w:r>
      <w:r w:rsidR="006A66DC">
        <w:lastRenderedPageBreak/>
        <w:t xml:space="preserve">had the most to gain. Considered </w:t>
      </w:r>
      <w:r w:rsidR="00EB0617">
        <w:t>alongside</w:t>
      </w:r>
      <w:r w:rsidR="006A66DC">
        <w:t xml:space="preserve"> the RCT and qualitative work, it is possible that both explanations could be contributing to results seen. </w:t>
      </w:r>
    </w:p>
    <w:p w14:paraId="3F07CDC1" w14:textId="05947C29" w:rsidR="00347D7C" w:rsidRDefault="00AA274B" w:rsidP="00347D7C">
      <w:r>
        <w:t xml:space="preserve">Further evidence on generalisability is still needed. </w:t>
      </w:r>
      <w:r w:rsidR="00347D7C">
        <w:t xml:space="preserve">Future research </w:t>
      </w:r>
      <w:r w:rsidR="00A62709">
        <w:t>sh</w:t>
      </w:r>
      <w:r w:rsidR="00347D7C">
        <w:t>ould assess the intervention in other contexts outside of the UK, given differing social and cultural roles of singing and other arts-based activities</w:t>
      </w:r>
      <w:r w:rsidR="00F024B3">
        <w:fldChar w:fldCharType="begin">
          <w:fldData xml:space="preserve">PEVuZE5vdGU+PENpdGU+PEF1dGhvcj5QaGlsaXA8L0F1dGhvcj48WWVhcj4yMDIxPC9ZZWFyPjxS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==
</w:fldData>
        </w:fldChar>
      </w:r>
      <w:r w:rsidR="00F024B3">
        <w:instrText xml:space="preserve"> ADDIN EN.CITE </w:instrText>
      </w:r>
      <w:r w:rsidR="00F024B3">
        <w:fldChar w:fldCharType="begin">
          <w:fldData xml:space="preserve">PEVuZE5vdGU+PENpdGU+PEF1dGhvcj5QaGlsaXA8L0F1dGhvcj48WWVhcj4yMDIxPC9ZZWFyPjxS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==
</w:fldData>
        </w:fldChar>
      </w:r>
      <w:r w:rsidR="00F024B3">
        <w:instrText xml:space="preserve"> ADDIN EN.CITE.DATA </w:instrText>
      </w:r>
      <w:r w:rsidR="00F024B3">
        <w:fldChar w:fldCharType="end"/>
      </w:r>
      <w:r w:rsidR="00F024B3">
        <w:fldChar w:fldCharType="separate"/>
      </w:r>
      <w:r w:rsidR="00F024B3" w:rsidRPr="00F024B3">
        <w:rPr>
          <w:noProof/>
          <w:vertAlign w:val="superscript"/>
        </w:rPr>
        <w:t>30</w:t>
      </w:r>
      <w:r w:rsidR="00F024B3">
        <w:fldChar w:fldCharType="end"/>
      </w:r>
      <w:r w:rsidR="00347D7C">
        <w:t xml:space="preserve">. Indeed, related programmes are being developed and delivered in other countries. Additionally, future research could investigate the use of this intervention in other causes of </w:t>
      </w:r>
      <w:r w:rsidR="00DD7E49">
        <w:t>breathlessness.</w:t>
      </w:r>
      <w:r w:rsidR="00347D7C">
        <w:t xml:space="preserve"> </w:t>
      </w:r>
    </w:p>
    <w:p w14:paraId="6F54D3AD" w14:textId="0D94A36E" w:rsidR="001A37D9" w:rsidRDefault="001A37D9" w:rsidP="00DC6FD4">
      <w:pPr>
        <w:pStyle w:val="Heading1"/>
      </w:pPr>
      <w:r>
        <w:t xml:space="preserve">Conclusions </w:t>
      </w:r>
    </w:p>
    <w:p w14:paraId="16299628" w14:textId="448926A3" w:rsidR="00FD3378" w:rsidRDefault="00FD3378" w:rsidP="00FD3378">
      <w:r>
        <w:t>These results confirm, in a large cohort outside of a clinical trial setting, that the ENO</w:t>
      </w:r>
      <w:r w:rsidR="006173AD">
        <w:t xml:space="preserve"> </w:t>
      </w:r>
      <w:r>
        <w:t xml:space="preserve">Breathe online breathing and wellbeing programme can improve health-related quality of life, breathlessness, anxiety and respiratory symptoms in people with long COVID and breathlessness. </w:t>
      </w:r>
      <w:r w:rsidR="00693E69">
        <w:t>Such findings support the ongoing delivery of this programme</w:t>
      </w:r>
      <w:r w:rsidR="007A4834">
        <w:t xml:space="preserve"> and its integration into guidelines and management strategies</w:t>
      </w:r>
      <w:r w:rsidR="001134B6">
        <w:t xml:space="preserve">. They also </w:t>
      </w:r>
      <w:r w:rsidR="00F7569D">
        <w:t xml:space="preserve">suggest </w:t>
      </w:r>
      <w:r w:rsidR="001134B6">
        <w:t xml:space="preserve">that </w:t>
      </w:r>
      <w:r w:rsidR="00F7569D">
        <w:t xml:space="preserve">the intervention should be tested in other major causes of breathlessness and </w:t>
      </w:r>
      <w:r w:rsidR="007A4834">
        <w:t>may also</w:t>
      </w:r>
      <w:r w:rsidR="00693E69">
        <w:t xml:space="preserve"> help inform the </w:t>
      </w:r>
      <w:r w:rsidR="007A4834">
        <w:t xml:space="preserve">development and delivery of </w:t>
      </w:r>
      <w:r w:rsidR="00693E69">
        <w:t xml:space="preserve">other related interventions. </w:t>
      </w:r>
    </w:p>
    <w:p w14:paraId="375B05FD" w14:textId="77777777" w:rsidR="00AA274B" w:rsidRDefault="00AA274B" w:rsidP="00DC6FD4"/>
    <w:p w14:paraId="1A4E5D73" w14:textId="70102B53" w:rsidR="00DC6FD4" w:rsidRDefault="00AA274B" w:rsidP="00AA274B">
      <w:pPr>
        <w:pStyle w:val="Heading2"/>
      </w:pPr>
      <w:r>
        <w:t>Contributors</w:t>
      </w:r>
    </w:p>
    <w:p w14:paraId="06232AA4" w14:textId="4F5A7D74" w:rsidR="00AA274B" w:rsidRDefault="00AA274B" w:rsidP="00AA274B">
      <w:r w:rsidRPr="00AA274B">
        <w:t>NSH</w:t>
      </w:r>
      <w:r>
        <w:t xml:space="preserve"> and</w:t>
      </w:r>
      <w:r w:rsidRPr="00AA274B">
        <w:t xml:space="preserve"> KEJP designed the study. KEJP and NSH obtained ethics approval and authorisation for the study. HO and SE provided clinical input </w:t>
      </w:r>
      <w:r>
        <w:t>during delivery of the intervention</w:t>
      </w:r>
      <w:r w:rsidRPr="00AA274B">
        <w:t xml:space="preserve">. The ENO Breathe programme was devised by the English National Opera in collaboration with Imperial College Healthcare Trust. Scope and content </w:t>
      </w:r>
      <w:r w:rsidR="00B83AB0">
        <w:t xml:space="preserve">of the programme </w:t>
      </w:r>
      <w:r w:rsidRPr="00AA274B">
        <w:t>were designed by SZ, JM, TP, SE, HO, VP, and ALo. TP,</w:t>
      </w:r>
      <w:r w:rsidR="004251AE">
        <w:t xml:space="preserve"> AC, BW,</w:t>
      </w:r>
      <w:r w:rsidRPr="00AA274B">
        <w:t xml:space="preserve"> SM, and KB coordinated delivery of ENO Breathe and data collection. KEJP analysed the data and wrote the first draft of the manuscript. KEJP</w:t>
      </w:r>
      <w:r>
        <w:t xml:space="preserve"> and</w:t>
      </w:r>
      <w:r w:rsidRPr="00AA274B">
        <w:t xml:space="preserve"> NSH have directly accessed and verified the underlying data reported in the manuscript. All authors contributed to the study design, study conduct, interpretation, revising the manuscript, and agreeing on the final version. No authors were precluded from accessing data in the study, and all authors accept final responsibility to submit for publication.</w:t>
      </w:r>
    </w:p>
    <w:p w14:paraId="4B9207EE" w14:textId="3A1D03AF" w:rsidR="00DC6FD4" w:rsidRDefault="00DC6FD4" w:rsidP="00DC6FD4">
      <w:pPr>
        <w:pStyle w:val="Heading2"/>
      </w:pPr>
      <w:r w:rsidRPr="00DC6FD4">
        <w:t>Data availability statement</w:t>
      </w:r>
    </w:p>
    <w:p w14:paraId="587F1B9C" w14:textId="23A7DA7D" w:rsidR="00DC6FD4" w:rsidRDefault="00DC6FD4" w:rsidP="00DC6FD4">
      <w:r>
        <w:t xml:space="preserve">Data will not be made publicly available as ethical approval for </w:t>
      </w:r>
      <w:r w:rsidR="00DC3346">
        <w:t>sharing data has not been granted</w:t>
      </w:r>
      <w:r>
        <w:t xml:space="preserve">. </w:t>
      </w:r>
    </w:p>
    <w:p w14:paraId="380963E0" w14:textId="4EC9D0D2" w:rsidR="00DC6FD4" w:rsidRDefault="00DC6FD4" w:rsidP="00DC6FD4">
      <w:pPr>
        <w:pStyle w:val="Heading2"/>
      </w:pPr>
      <w:r w:rsidRPr="00DC6FD4">
        <w:t>Ethics approval</w:t>
      </w:r>
    </w:p>
    <w:p w14:paraId="5545B9D9" w14:textId="77777777" w:rsidR="00AA274B" w:rsidRDefault="00AA274B" w:rsidP="00AA274B">
      <w:r>
        <w:t xml:space="preserve">Ethical approval was granted by the </w:t>
      </w:r>
      <w:r w:rsidRPr="007755EE">
        <w:t>National Health Service Health Research Authority</w:t>
      </w:r>
      <w:r>
        <w:t xml:space="preserve"> (NHSRA)</w:t>
      </w:r>
      <w:r w:rsidRPr="007755EE">
        <w:t xml:space="preserve">, Stanmore Research Ethics Committee (19/LO/0418). </w:t>
      </w:r>
      <w:r>
        <w:t xml:space="preserve">Participants consented to their anonymised responses being used for programme evaluation and research use. </w:t>
      </w:r>
    </w:p>
    <w:p w14:paraId="2F5CEEA5" w14:textId="4D2B4BA0" w:rsidR="00DC6FD4" w:rsidRDefault="009C4CB5" w:rsidP="009C4CB5">
      <w:pPr>
        <w:pStyle w:val="Heading2"/>
      </w:pPr>
      <w:r>
        <w:t>S</w:t>
      </w:r>
      <w:r w:rsidRPr="009C4CB5">
        <w:t>tatement of disclosures</w:t>
      </w:r>
    </w:p>
    <w:p w14:paraId="11011690" w14:textId="11FE1445" w:rsidR="009C4CB5" w:rsidRPr="009C4CB5" w:rsidRDefault="00781BEE" w:rsidP="009C4CB5">
      <w:r w:rsidRPr="00AA274B">
        <w:t xml:space="preserve">KEJP was supported by the </w:t>
      </w:r>
      <w:r>
        <w:t>Imperial College National Heart and Lung Institute</w:t>
      </w:r>
      <w:r w:rsidRPr="00AA274B">
        <w:t xml:space="preserve"> Clinic</w:t>
      </w:r>
      <w:r>
        <w:t>al Lecturer scheme</w:t>
      </w:r>
      <w:r w:rsidRPr="00AA274B">
        <w:t>. KEJP would like to acknowledge the National Institute for Health Research (NIHR) Biomedical Research Centre based at Imperial College Healthcare NHS Trust and Imperial College London for their support.</w:t>
      </w:r>
      <w:r>
        <w:t xml:space="preserve"> KEJP has received honoraria from Chiesi for non-promotional lectures</w:t>
      </w:r>
      <w:r w:rsidR="00EB0617">
        <w:t>, and from GSK for conference attendance</w:t>
      </w:r>
      <w:r>
        <w:t>.</w:t>
      </w:r>
      <w:r w:rsidR="00DB6044">
        <w:t xml:space="preserve"> Adam Lewis r</w:t>
      </w:r>
      <w:r w:rsidR="00DB6044" w:rsidRPr="00DB6044">
        <w:t>eceive</w:t>
      </w:r>
      <w:r w:rsidR="00DB6044">
        <w:t>s</w:t>
      </w:r>
      <w:r w:rsidR="00DB6044" w:rsidRPr="00DB6044">
        <w:t xml:space="preserve"> £250 per annum honorarium for being the Association of Chartered Physiotherapists in Respiratory Care Research Champion</w:t>
      </w:r>
      <w:r w:rsidR="00DB6044">
        <w:t>.</w:t>
      </w:r>
      <w:r w:rsidR="004E0784">
        <w:t xml:space="preserve"> Ajit Lalvani is a trustee and non-executive director of English National Opera.</w:t>
      </w:r>
      <w:r w:rsidR="00137067">
        <w:t xml:space="preserve"> </w:t>
      </w:r>
      <w:r w:rsidR="00137067" w:rsidRPr="00137067">
        <w:t>Nick Hopkinson chair of ASH(UK) and medical director at Asthma and Lung UK</w:t>
      </w:r>
      <w:r w:rsidR="00137067">
        <w:t xml:space="preserve">. </w:t>
      </w:r>
      <w:r w:rsidR="00137067" w:rsidRPr="00137067">
        <w:t>Jenn</w:t>
      </w:r>
      <w:r w:rsidR="00137067">
        <w:t>ifer</w:t>
      </w:r>
      <w:r w:rsidR="00137067" w:rsidRPr="00137067">
        <w:t xml:space="preserve"> Mollica</w:t>
      </w:r>
      <w:r w:rsidR="00137067">
        <w:t xml:space="preserve"> holds the following positions -</w:t>
      </w:r>
      <w:r w:rsidR="00137067" w:rsidRPr="00137067">
        <w:t xml:space="preserve"> The Clod </w:t>
      </w:r>
      <w:r w:rsidR="00137067" w:rsidRPr="00137067">
        <w:lastRenderedPageBreak/>
        <w:t>Ensemble (Chair – unpaid), National Opera Studio (Trustee – unpaid position), The Lord-Lieutenant of Greater London’s Council on Culture and Heritage (member – unpaid position)</w:t>
      </w:r>
      <w:r w:rsidR="00137067">
        <w:t>.</w:t>
      </w:r>
      <w:r w:rsidR="003F4CD2">
        <w:t xml:space="preserve"> </w:t>
      </w:r>
      <w:r w:rsidR="003F4CD2" w:rsidRPr="003F4CD2">
        <w:rPr>
          <w:rFonts w:ascii="Calibri" w:hAnsi="Calibri" w:cs="Calibri"/>
        </w:rPr>
        <w:t xml:space="preserve">SM, TP, KB, </w:t>
      </w:r>
      <w:r w:rsidR="003F4CD2">
        <w:rPr>
          <w:rFonts w:ascii="Calibri" w:hAnsi="Calibri" w:cs="Calibri"/>
        </w:rPr>
        <w:t xml:space="preserve">BW, AC, </w:t>
      </w:r>
      <w:r w:rsidR="003F4CD2" w:rsidRPr="003F4CD2">
        <w:rPr>
          <w:rFonts w:ascii="Calibri" w:hAnsi="Calibri" w:cs="Calibri"/>
        </w:rPr>
        <w:t>HB, JM, SZ,</w:t>
      </w:r>
      <w:r w:rsidR="003F4CD2">
        <w:rPr>
          <w:rFonts w:ascii="Calibri" w:hAnsi="Calibri" w:cs="Calibri"/>
        </w:rPr>
        <w:t xml:space="preserve"> and</w:t>
      </w:r>
      <w:r w:rsidR="003F4CD2" w:rsidRPr="003F4CD2">
        <w:rPr>
          <w:rFonts w:ascii="Calibri" w:hAnsi="Calibri" w:cs="Calibri"/>
        </w:rPr>
        <w:t xml:space="preserve"> THH work for ENO who developed and deliver ENO Breathe; however, the programme is delivered free of charge to participants.</w:t>
      </w:r>
    </w:p>
    <w:p w14:paraId="67B501D2" w14:textId="771738C8" w:rsidR="00DC6FD4" w:rsidRDefault="00DC6FD4" w:rsidP="00DC6FD4">
      <w:pPr>
        <w:pStyle w:val="Heading2"/>
      </w:pPr>
      <w:r w:rsidRPr="00DC6FD4">
        <w:t>Acknowledgments</w:t>
      </w:r>
    </w:p>
    <w:p w14:paraId="0036CE97" w14:textId="6D88667F" w:rsidR="00AA274B" w:rsidRDefault="00AA274B" w:rsidP="00DC6FD4">
      <w:pPr>
        <w:pStyle w:val="Heading1"/>
        <w:rPr>
          <w:rFonts w:asciiTheme="minorHAnsi" w:eastAsiaTheme="minorHAnsi" w:hAnsiTheme="minorHAnsi" w:cstheme="minorBidi"/>
          <w:color w:val="auto"/>
          <w:sz w:val="22"/>
          <w:szCs w:val="22"/>
        </w:rPr>
      </w:pPr>
      <w:r w:rsidRPr="00AA274B">
        <w:rPr>
          <w:rFonts w:asciiTheme="minorHAnsi" w:eastAsiaTheme="minorHAnsi" w:hAnsiTheme="minorHAnsi" w:cstheme="minorBidi"/>
          <w:color w:val="auto"/>
          <w:sz w:val="22"/>
          <w:szCs w:val="22"/>
        </w:rPr>
        <w:t xml:space="preserve">KEJP was supported by the </w:t>
      </w:r>
      <w:r>
        <w:rPr>
          <w:rFonts w:asciiTheme="minorHAnsi" w:eastAsiaTheme="minorHAnsi" w:hAnsiTheme="minorHAnsi" w:cstheme="minorBidi"/>
          <w:color w:val="auto"/>
          <w:sz w:val="22"/>
          <w:szCs w:val="22"/>
        </w:rPr>
        <w:t>Imperial College National Heart and Lung Institute</w:t>
      </w:r>
      <w:r w:rsidRPr="00AA274B">
        <w:rPr>
          <w:rFonts w:asciiTheme="minorHAnsi" w:eastAsiaTheme="minorHAnsi" w:hAnsiTheme="minorHAnsi" w:cstheme="minorBidi"/>
          <w:color w:val="auto"/>
          <w:sz w:val="22"/>
          <w:szCs w:val="22"/>
        </w:rPr>
        <w:t xml:space="preserve"> Clinic</w:t>
      </w:r>
      <w:r>
        <w:rPr>
          <w:rFonts w:asciiTheme="minorHAnsi" w:eastAsiaTheme="minorHAnsi" w:hAnsiTheme="minorHAnsi" w:cstheme="minorBidi"/>
          <w:color w:val="auto"/>
          <w:sz w:val="22"/>
          <w:szCs w:val="22"/>
        </w:rPr>
        <w:t xml:space="preserve">al </w:t>
      </w:r>
      <w:r w:rsidR="002171F6">
        <w:rPr>
          <w:rFonts w:asciiTheme="minorHAnsi" w:eastAsiaTheme="minorHAnsi" w:hAnsiTheme="minorHAnsi" w:cstheme="minorBidi"/>
          <w:color w:val="auto"/>
          <w:sz w:val="22"/>
          <w:szCs w:val="22"/>
        </w:rPr>
        <w:t>Lecturer Scheme</w:t>
      </w:r>
      <w:r w:rsidRPr="00AA274B">
        <w:rPr>
          <w:rFonts w:asciiTheme="minorHAnsi" w:eastAsiaTheme="minorHAnsi" w:hAnsiTheme="minorHAnsi" w:cstheme="minorBidi"/>
          <w:color w:val="auto"/>
          <w:sz w:val="22"/>
          <w:szCs w:val="22"/>
        </w:rPr>
        <w:t>. KEJP would like to acknowledge the National Institute for Health Research (NIHR) Biomedical Research Centre based at Imperial College Healthcare NHS Trust and Imperial College London for their support. The views expressed are those of the authors and not necessarily those of the NHS, the NIHR, or the Department of Health. The ENO Breathe programme is generously supported by ENO's patrons</w:t>
      </w:r>
      <w:r w:rsidR="004251AE">
        <w:rPr>
          <w:rFonts w:asciiTheme="minorHAnsi" w:eastAsiaTheme="minorHAnsi" w:hAnsiTheme="minorHAnsi" w:cstheme="minorBidi"/>
          <w:color w:val="auto"/>
          <w:sz w:val="22"/>
          <w:szCs w:val="22"/>
        </w:rPr>
        <w:t>,</w:t>
      </w:r>
      <w:r w:rsidRPr="00AA274B">
        <w:rPr>
          <w:rFonts w:asciiTheme="minorHAnsi" w:eastAsiaTheme="minorHAnsi" w:hAnsiTheme="minorHAnsi" w:cstheme="minorBidi"/>
          <w:color w:val="auto"/>
          <w:sz w:val="22"/>
          <w:szCs w:val="22"/>
        </w:rPr>
        <w:t xml:space="preserve"> donors</w:t>
      </w:r>
      <w:r w:rsidR="004251AE">
        <w:rPr>
          <w:rFonts w:asciiTheme="minorHAnsi" w:eastAsiaTheme="minorHAnsi" w:hAnsiTheme="minorHAnsi" w:cstheme="minorBidi"/>
          <w:color w:val="auto"/>
          <w:sz w:val="22"/>
          <w:szCs w:val="22"/>
        </w:rPr>
        <w:t>, and a number of trusts and foundations</w:t>
      </w:r>
      <w:r w:rsidRPr="00AA274B">
        <w:rPr>
          <w:rFonts w:asciiTheme="minorHAnsi" w:eastAsiaTheme="minorHAnsi" w:hAnsiTheme="minorHAnsi" w:cstheme="minorBidi"/>
          <w:color w:val="auto"/>
          <w:sz w:val="22"/>
          <w:szCs w:val="22"/>
        </w:rPr>
        <w:t xml:space="preserve">. We the authors thank the participants for their time and effort, with particular thanks to </w:t>
      </w:r>
      <w:r>
        <w:rPr>
          <w:rFonts w:asciiTheme="minorHAnsi" w:eastAsiaTheme="minorHAnsi" w:hAnsiTheme="minorHAnsi" w:cstheme="minorBidi"/>
          <w:color w:val="auto"/>
          <w:sz w:val="22"/>
          <w:szCs w:val="22"/>
        </w:rPr>
        <w:t>participant experts</w:t>
      </w:r>
      <w:r w:rsidRPr="00AA274B">
        <w:rPr>
          <w:rFonts w:asciiTheme="minorHAnsi" w:eastAsiaTheme="minorHAnsi" w:hAnsiTheme="minorHAnsi" w:cstheme="minorBidi"/>
          <w:color w:val="auto"/>
          <w:sz w:val="22"/>
          <w:szCs w:val="22"/>
        </w:rPr>
        <w:t xml:space="preserve"> for contributing to the steering group meetings and providing participant feedback and perspectives on the qualitative aspects of the research. We also thank Laura Moth, Phillip Crisp, Georgina Russell, Boon Lim, Michelle Maguire, Helena Klinge, Abi Simpson, Emily Smith,</w:t>
      </w:r>
      <w:r w:rsidR="004251AE">
        <w:rPr>
          <w:rFonts w:asciiTheme="minorHAnsi" w:eastAsiaTheme="minorHAnsi" w:hAnsiTheme="minorHAnsi" w:cstheme="minorBidi"/>
          <w:color w:val="auto"/>
          <w:sz w:val="22"/>
          <w:szCs w:val="22"/>
        </w:rPr>
        <w:t xml:space="preserve"> </w:t>
      </w:r>
      <w:r w:rsidRPr="00AA274B">
        <w:rPr>
          <w:rFonts w:asciiTheme="minorHAnsi" w:eastAsiaTheme="minorHAnsi" w:hAnsiTheme="minorHAnsi" w:cstheme="minorBidi"/>
          <w:color w:val="auto"/>
          <w:sz w:val="22"/>
          <w:szCs w:val="22"/>
        </w:rPr>
        <w:t xml:space="preserve">, Amy Powell, Lea Cornthwaite, and Edmund Jeffery for their expertise, advice, and support in the creation, development, and delivery of the programme. </w:t>
      </w:r>
    </w:p>
    <w:p w14:paraId="4A8D98C9" w14:textId="77777777" w:rsidR="002171F6" w:rsidRDefault="002171F6" w:rsidP="002171F6">
      <w:pPr>
        <w:pStyle w:val="Heading2"/>
        <w:rPr>
          <w:rFonts w:eastAsiaTheme="minorHAnsi"/>
        </w:rPr>
      </w:pPr>
    </w:p>
    <w:p w14:paraId="077C5C74" w14:textId="352B416B" w:rsidR="00AA274B" w:rsidRDefault="002171F6" w:rsidP="002171F6">
      <w:pPr>
        <w:pStyle w:val="Heading2"/>
        <w:rPr>
          <w:rFonts w:eastAsiaTheme="minorHAnsi"/>
        </w:rPr>
      </w:pPr>
      <w:r>
        <w:rPr>
          <w:rFonts w:eastAsiaTheme="minorHAnsi"/>
        </w:rPr>
        <w:t>R</w:t>
      </w:r>
      <w:r w:rsidRPr="002171F6">
        <w:rPr>
          <w:rFonts w:eastAsiaTheme="minorHAnsi"/>
        </w:rPr>
        <w:t>ole of the funding source</w:t>
      </w:r>
    </w:p>
    <w:p w14:paraId="57797D03" w14:textId="45B9AA81" w:rsidR="002171F6" w:rsidRPr="002171F6" w:rsidRDefault="002171F6" w:rsidP="002171F6">
      <w:r>
        <w:t>The funding source had no role in data collection, analysis, or interpretation; trial design; patient recruitment; or any aspect pertinent to the study.</w:t>
      </w:r>
    </w:p>
    <w:p w14:paraId="2E1B9EF8" w14:textId="51A02370" w:rsidR="006C6E25" w:rsidRDefault="00DC6FD4" w:rsidP="00DC6FD4">
      <w:pPr>
        <w:pStyle w:val="Heading1"/>
      </w:pPr>
      <w:r>
        <w:t>References</w:t>
      </w:r>
    </w:p>
    <w:p w14:paraId="12DCA630" w14:textId="77777777" w:rsidR="00F024B3" w:rsidRPr="00F024B3" w:rsidRDefault="006C6E25" w:rsidP="00F024B3">
      <w:pPr>
        <w:pStyle w:val="EndNoteBibliography"/>
        <w:spacing w:after="0"/>
      </w:pPr>
      <w:r>
        <w:fldChar w:fldCharType="begin"/>
      </w:r>
      <w:r>
        <w:instrText xml:space="preserve"> ADDIN EN.REFLIST </w:instrText>
      </w:r>
      <w:r>
        <w:fldChar w:fldCharType="separate"/>
      </w:r>
      <w:r w:rsidR="00F024B3" w:rsidRPr="00F024B3">
        <w:t>1.</w:t>
      </w:r>
      <w:r w:rsidR="00F024B3" w:rsidRPr="00F024B3">
        <w:tab/>
        <w:t>Office for National Statistics O. Self-reported coronavirus (COVID-19) infections and associated symptoms, England and Scotland: November 2023 to March 2024. 2024.</w:t>
      </w:r>
    </w:p>
    <w:p w14:paraId="3A5A9C4D" w14:textId="77777777" w:rsidR="00F024B3" w:rsidRPr="00F024B3" w:rsidRDefault="00F024B3" w:rsidP="00F024B3">
      <w:pPr>
        <w:pStyle w:val="EndNoteBibliography"/>
        <w:spacing w:after="0"/>
      </w:pPr>
      <w:r w:rsidRPr="00F024B3">
        <w:t>2.</w:t>
      </w:r>
      <w:r w:rsidRPr="00F024B3">
        <w:tab/>
        <w:t xml:space="preserve">Buttery S, Philip KEJ, Williams P, et al. Patient symptoms and experience following COVID-19: results from a UK-wide survey. </w:t>
      </w:r>
      <w:r w:rsidRPr="00F024B3">
        <w:rPr>
          <w:i/>
        </w:rPr>
        <w:t>BMJ open respiratory research</w:t>
      </w:r>
      <w:r w:rsidRPr="00F024B3">
        <w:t xml:space="preserve"> 2021; </w:t>
      </w:r>
      <w:r w:rsidRPr="00F024B3">
        <w:rPr>
          <w:b/>
        </w:rPr>
        <w:t>8</w:t>
      </w:r>
      <w:r w:rsidRPr="00F024B3">
        <w:t>(1).</w:t>
      </w:r>
    </w:p>
    <w:p w14:paraId="2BB4341E" w14:textId="77777777" w:rsidR="00F024B3" w:rsidRPr="00F024B3" w:rsidRDefault="00F024B3" w:rsidP="00F024B3">
      <w:pPr>
        <w:pStyle w:val="EndNoteBibliography"/>
        <w:spacing w:after="0"/>
      </w:pPr>
      <w:r w:rsidRPr="00F024B3">
        <w:t>3.</w:t>
      </w:r>
      <w:r w:rsidRPr="00F024B3">
        <w:tab/>
        <w:t>Fancourt D, Finn S. What is the evidence on the role of the arts in improving health and well-being? A scoping review (2019): World Health Organisation, 2019.</w:t>
      </w:r>
    </w:p>
    <w:p w14:paraId="653A815F" w14:textId="77777777" w:rsidR="00F024B3" w:rsidRPr="00F024B3" w:rsidRDefault="00F024B3" w:rsidP="00F024B3">
      <w:pPr>
        <w:pStyle w:val="EndNoteBibliography"/>
        <w:spacing w:after="0"/>
      </w:pPr>
      <w:r w:rsidRPr="00F024B3">
        <w:t>4.</w:t>
      </w:r>
      <w:r w:rsidRPr="00F024B3">
        <w:tab/>
        <w:t xml:space="preserve">Philip KEJ, Owles H, McVey S, et al. An online breathing and wellbeing programme (ENO Breathe) for people with persistent symptoms following COVID-19: a parallel-group, single-blind, randomised controlled trial. </w:t>
      </w:r>
      <w:r w:rsidRPr="00F024B3">
        <w:rPr>
          <w:i/>
        </w:rPr>
        <w:t>The Lancet Respiratory Medicine</w:t>
      </w:r>
      <w:r w:rsidRPr="00F024B3">
        <w:t xml:space="preserve"> 2022; </w:t>
      </w:r>
      <w:r w:rsidRPr="00F024B3">
        <w:rPr>
          <w:b/>
        </w:rPr>
        <w:t>10</w:t>
      </w:r>
      <w:r w:rsidRPr="00F024B3">
        <w:t>(9): 851-62.</w:t>
      </w:r>
    </w:p>
    <w:p w14:paraId="688365C6" w14:textId="77777777" w:rsidR="00F024B3" w:rsidRPr="00F024B3" w:rsidRDefault="00F024B3" w:rsidP="00F024B3">
      <w:pPr>
        <w:pStyle w:val="EndNoteBibliography"/>
        <w:spacing w:after="0"/>
      </w:pPr>
      <w:r w:rsidRPr="00F024B3">
        <w:lastRenderedPageBreak/>
        <w:t>5.</w:t>
      </w:r>
      <w:r w:rsidRPr="00F024B3">
        <w:tab/>
        <w:t xml:space="preserve">Philip KE, Lewis A, Buttery SC, et al. Physiological demands of singing for lung health compared with treadmill walking. </w:t>
      </w:r>
      <w:r w:rsidRPr="00F024B3">
        <w:rPr>
          <w:i/>
        </w:rPr>
        <w:t>BMJ open respiratory research</w:t>
      </w:r>
      <w:r w:rsidRPr="00F024B3">
        <w:t xml:space="preserve"> 2021; </w:t>
      </w:r>
      <w:r w:rsidRPr="00F024B3">
        <w:rPr>
          <w:b/>
        </w:rPr>
        <w:t>8</w:t>
      </w:r>
      <w:r w:rsidRPr="00F024B3">
        <w:t>(1).</w:t>
      </w:r>
    </w:p>
    <w:p w14:paraId="72CAC8F6" w14:textId="77777777" w:rsidR="00F024B3" w:rsidRPr="00F024B3" w:rsidRDefault="00F024B3" w:rsidP="00F024B3">
      <w:pPr>
        <w:pStyle w:val="EndNoteBibliography"/>
        <w:spacing w:after="0"/>
      </w:pPr>
      <w:r w:rsidRPr="00F024B3">
        <w:t>6.</w:t>
      </w:r>
      <w:r w:rsidRPr="00F024B3">
        <w:tab/>
        <w:t xml:space="preserve">Frendl DM, Ware JE, Jr. Patient-reported functional health and well-being outcomes with drug therapy: a systematic review of randomized trials using the SF-36 health survey. </w:t>
      </w:r>
      <w:r w:rsidRPr="00F024B3">
        <w:rPr>
          <w:i/>
        </w:rPr>
        <w:t>Med Care</w:t>
      </w:r>
      <w:r w:rsidRPr="00F024B3">
        <w:t xml:space="preserve"> 2014; </w:t>
      </w:r>
      <w:r w:rsidRPr="00F024B3">
        <w:rPr>
          <w:b/>
        </w:rPr>
        <w:t>52</w:t>
      </w:r>
      <w:r w:rsidRPr="00F024B3">
        <w:t>(5): 439-45.</w:t>
      </w:r>
    </w:p>
    <w:p w14:paraId="4C403D3B" w14:textId="77777777" w:rsidR="00F024B3" w:rsidRPr="00F024B3" w:rsidRDefault="00F024B3" w:rsidP="00F024B3">
      <w:pPr>
        <w:pStyle w:val="EndNoteBibliography"/>
        <w:spacing w:after="0"/>
      </w:pPr>
      <w:r w:rsidRPr="00F024B3">
        <w:t>7.</w:t>
      </w:r>
      <w:r w:rsidRPr="00F024B3">
        <w:tab/>
        <w:t xml:space="preserve">Liska D, Liptakova E, Babicova A, Batalik L, Banarova PS, Dobrodenkova S. What is the quality of life in patients with long COVID compared to a healthy control group? </w:t>
      </w:r>
      <w:r w:rsidRPr="00F024B3">
        <w:rPr>
          <w:i/>
        </w:rPr>
        <w:t>Front Public Health</w:t>
      </w:r>
      <w:r w:rsidRPr="00F024B3">
        <w:t xml:space="preserve"> 2022; </w:t>
      </w:r>
      <w:r w:rsidRPr="00F024B3">
        <w:rPr>
          <w:b/>
        </w:rPr>
        <w:t>10</w:t>
      </w:r>
      <w:r w:rsidRPr="00F024B3">
        <w:t>: 975992.</w:t>
      </w:r>
    </w:p>
    <w:p w14:paraId="7B01E6B7" w14:textId="77777777" w:rsidR="00F024B3" w:rsidRPr="00F024B3" w:rsidRDefault="00F024B3" w:rsidP="00F024B3">
      <w:pPr>
        <w:pStyle w:val="EndNoteBibliography"/>
        <w:spacing w:after="0"/>
      </w:pPr>
      <w:r w:rsidRPr="00F024B3">
        <w:t>8.</w:t>
      </w:r>
      <w:r w:rsidRPr="00F024B3">
        <w:tab/>
        <w:t xml:space="preserve">Hylton H, Long A, Francis C, et al. Real-world use of the Breathing Pattern Assessment Tool in assessment of breathlessness post-COVID-19. </w:t>
      </w:r>
      <w:r w:rsidRPr="00F024B3">
        <w:rPr>
          <w:i/>
        </w:rPr>
        <w:t>Clin Med (Lond)</w:t>
      </w:r>
      <w:r w:rsidRPr="00F024B3">
        <w:t xml:space="preserve"> 2022; </w:t>
      </w:r>
      <w:r w:rsidRPr="00F024B3">
        <w:rPr>
          <w:b/>
        </w:rPr>
        <w:t>22</w:t>
      </w:r>
      <w:r w:rsidRPr="00F024B3">
        <w:t>(4): 376-9.</w:t>
      </w:r>
    </w:p>
    <w:p w14:paraId="55902AFE" w14:textId="77777777" w:rsidR="00F024B3" w:rsidRPr="00F024B3" w:rsidRDefault="00F024B3" w:rsidP="00F024B3">
      <w:pPr>
        <w:pStyle w:val="EndNoteBibliography"/>
        <w:spacing w:after="0"/>
      </w:pPr>
      <w:r w:rsidRPr="00F024B3">
        <w:t>9.</w:t>
      </w:r>
      <w:r w:rsidRPr="00F024B3">
        <w:tab/>
        <w:t xml:space="preserve">Ekstrom MP, Bornefalk H, Skold CM, et al. Minimal Clinically Important Differences and Feasibility of Dyspnea-12 and the Multidimensional Dyspnea Profile in Cardiorespiratory Disease. </w:t>
      </w:r>
      <w:r w:rsidRPr="00F024B3">
        <w:rPr>
          <w:i/>
        </w:rPr>
        <w:t>J Pain Symptom Manage</w:t>
      </w:r>
      <w:r w:rsidRPr="00F024B3">
        <w:t xml:space="preserve"> 2020; </w:t>
      </w:r>
      <w:r w:rsidRPr="00F024B3">
        <w:rPr>
          <w:b/>
        </w:rPr>
        <w:t>60</w:t>
      </w:r>
      <w:r w:rsidRPr="00F024B3">
        <w:t>(5): 968-75 e1.</w:t>
      </w:r>
    </w:p>
    <w:p w14:paraId="516952D4" w14:textId="77777777" w:rsidR="00F024B3" w:rsidRPr="00F024B3" w:rsidRDefault="00F024B3" w:rsidP="00F024B3">
      <w:pPr>
        <w:pStyle w:val="EndNoteBibliography"/>
        <w:spacing w:after="0"/>
      </w:pPr>
      <w:r w:rsidRPr="00F024B3">
        <w:t>10.</w:t>
      </w:r>
      <w:r w:rsidRPr="00F024B3">
        <w:tab/>
        <w:t xml:space="preserve">Ries AL. Minimally clinically important difference for the UCSD Shortness of Breath Questionnaire, Borg Scale, and Visual Analog Scale. </w:t>
      </w:r>
      <w:r w:rsidRPr="00F024B3">
        <w:rPr>
          <w:i/>
        </w:rPr>
        <w:t>Copd</w:t>
      </w:r>
      <w:r w:rsidRPr="00F024B3">
        <w:t xml:space="preserve"> 2005; </w:t>
      </w:r>
      <w:r w:rsidRPr="00F024B3">
        <w:rPr>
          <w:b/>
        </w:rPr>
        <w:t>2</w:t>
      </w:r>
      <w:r w:rsidRPr="00F024B3">
        <w:t>(1): 105-10.</w:t>
      </w:r>
    </w:p>
    <w:p w14:paraId="019F479E" w14:textId="77777777" w:rsidR="00F024B3" w:rsidRPr="00F024B3" w:rsidRDefault="00F024B3" w:rsidP="00F024B3">
      <w:pPr>
        <w:pStyle w:val="EndNoteBibliography"/>
        <w:spacing w:after="0"/>
      </w:pPr>
      <w:r w:rsidRPr="00F024B3">
        <w:t>11.</w:t>
      </w:r>
      <w:r w:rsidRPr="00F024B3">
        <w:tab/>
        <w:t xml:space="preserve">Toussaint A, Husing P, Gumz A, et al. Sensitivity to change and minimal clinically important difference of the 7-item Generalized Anxiety Disorder Questionnaire (GAD-7). </w:t>
      </w:r>
      <w:r w:rsidRPr="00F024B3">
        <w:rPr>
          <w:i/>
        </w:rPr>
        <w:t>Journal of affective disorders</w:t>
      </w:r>
      <w:r w:rsidRPr="00F024B3">
        <w:t xml:space="preserve"> 2020; </w:t>
      </w:r>
      <w:r w:rsidRPr="00F024B3">
        <w:rPr>
          <w:b/>
        </w:rPr>
        <w:t>265</w:t>
      </w:r>
      <w:r w:rsidRPr="00F024B3">
        <w:t>: 395-401.</w:t>
      </w:r>
    </w:p>
    <w:p w14:paraId="636CBEF7" w14:textId="77777777" w:rsidR="00F024B3" w:rsidRPr="00F024B3" w:rsidRDefault="00F024B3" w:rsidP="00F024B3">
      <w:pPr>
        <w:pStyle w:val="EndNoteBibliography"/>
        <w:spacing w:after="0"/>
      </w:pPr>
      <w:r w:rsidRPr="00F024B3">
        <w:t>12.</w:t>
      </w:r>
      <w:r w:rsidRPr="00F024B3">
        <w:tab/>
        <w:t xml:space="preserve">Sauer MC, Barlow PB, Comellas AP, Garg A. Anxiety and depression symptoms among patients with long COVID: a retrospective cohort study. </w:t>
      </w:r>
      <w:r w:rsidRPr="00F024B3">
        <w:rPr>
          <w:i/>
        </w:rPr>
        <w:t>Eur Arch Psychiatry Clin Neurosci</w:t>
      </w:r>
      <w:r w:rsidRPr="00F024B3">
        <w:t xml:space="preserve"> 2024; </w:t>
      </w:r>
      <w:r w:rsidRPr="00F024B3">
        <w:rPr>
          <w:b/>
        </w:rPr>
        <w:t>274</w:t>
      </w:r>
      <w:r w:rsidRPr="00F024B3">
        <w:t>(8): 1879-86.</w:t>
      </w:r>
    </w:p>
    <w:p w14:paraId="010DC32D" w14:textId="77777777" w:rsidR="00F024B3" w:rsidRPr="00F024B3" w:rsidRDefault="00F024B3" w:rsidP="00F024B3">
      <w:pPr>
        <w:pStyle w:val="EndNoteBibliography"/>
        <w:spacing w:after="0"/>
      </w:pPr>
      <w:r w:rsidRPr="00F024B3">
        <w:t>13.</w:t>
      </w:r>
      <w:r w:rsidRPr="00F024B3">
        <w:tab/>
        <w:t xml:space="preserve">Kon SS, Canavan JL, Jones SE, et al. Minimum clinically important difference for the COPD Assessment Test: a prospective analysis. </w:t>
      </w:r>
      <w:r w:rsidRPr="00F024B3">
        <w:rPr>
          <w:i/>
        </w:rPr>
        <w:t>Lancet Respir Med</w:t>
      </w:r>
      <w:r w:rsidRPr="00F024B3">
        <w:t xml:space="preserve"> 2014; </w:t>
      </w:r>
      <w:r w:rsidRPr="00F024B3">
        <w:rPr>
          <w:b/>
        </w:rPr>
        <w:t>2</w:t>
      </w:r>
      <w:r w:rsidRPr="00F024B3">
        <w:t>(3): 195-203.</w:t>
      </w:r>
    </w:p>
    <w:p w14:paraId="51DE965B" w14:textId="77777777" w:rsidR="00F024B3" w:rsidRPr="00F024B3" w:rsidRDefault="00F024B3" w:rsidP="00F024B3">
      <w:pPr>
        <w:pStyle w:val="EndNoteBibliography"/>
        <w:spacing w:after="0"/>
      </w:pPr>
      <w:r w:rsidRPr="00F024B3">
        <w:t>14.</w:t>
      </w:r>
      <w:r w:rsidRPr="00F024B3">
        <w:tab/>
        <w:t xml:space="preserve">Soril LJJ, Damant RW, Lam GY, et al. The effectiveness of pulmonary rehabilitation for Post-COVID symptoms: A rapid review of the literature. </w:t>
      </w:r>
      <w:r w:rsidRPr="00F024B3">
        <w:rPr>
          <w:i/>
        </w:rPr>
        <w:t>Respir Med</w:t>
      </w:r>
      <w:r w:rsidRPr="00F024B3">
        <w:t xml:space="preserve"> 2022; </w:t>
      </w:r>
      <w:r w:rsidRPr="00F024B3">
        <w:rPr>
          <w:b/>
        </w:rPr>
        <w:t>195</w:t>
      </w:r>
      <w:r w:rsidRPr="00F024B3">
        <w:t>: 106782.</w:t>
      </w:r>
    </w:p>
    <w:p w14:paraId="4ABF7D89" w14:textId="77777777" w:rsidR="00F024B3" w:rsidRPr="00F024B3" w:rsidRDefault="00F024B3" w:rsidP="00F024B3">
      <w:pPr>
        <w:pStyle w:val="EndNoteBibliography"/>
        <w:spacing w:after="0"/>
      </w:pPr>
      <w:r w:rsidRPr="00F024B3">
        <w:lastRenderedPageBreak/>
        <w:t>15.</w:t>
      </w:r>
      <w:r w:rsidRPr="00F024B3">
        <w:tab/>
        <w:t>NICE. NICE guideline [NG188] COVID-19 rapid guideline: managing the long-term effects of COVID-19. Version 1.7 (Updated 25 Jan 2024). 2024.</w:t>
      </w:r>
    </w:p>
    <w:p w14:paraId="403DB276" w14:textId="77777777" w:rsidR="00F024B3" w:rsidRPr="00F024B3" w:rsidRDefault="00F024B3" w:rsidP="00F024B3">
      <w:pPr>
        <w:pStyle w:val="EndNoteBibliography"/>
        <w:spacing w:after="0"/>
      </w:pPr>
      <w:r w:rsidRPr="00F024B3">
        <w:t>16.</w:t>
      </w:r>
      <w:r w:rsidRPr="00F024B3">
        <w:tab/>
        <w:t xml:space="preserve">Cahalan RM, Meade C, Mockler S. SingStrong-A singing and breathing retraining intervention for respiratory and other common symptoms of long COVID: A pilot study. </w:t>
      </w:r>
      <w:r w:rsidRPr="00F024B3">
        <w:rPr>
          <w:i/>
        </w:rPr>
        <w:t>Can J Respir Ther</w:t>
      </w:r>
      <w:r w:rsidRPr="00F024B3">
        <w:t xml:space="preserve"> 2022; </w:t>
      </w:r>
      <w:r w:rsidRPr="00F024B3">
        <w:rPr>
          <w:b/>
        </w:rPr>
        <w:t>58</w:t>
      </w:r>
      <w:r w:rsidRPr="00F024B3">
        <w:t>: 20-7.</w:t>
      </w:r>
    </w:p>
    <w:p w14:paraId="5EE590EA" w14:textId="77777777" w:rsidR="00F024B3" w:rsidRPr="00F024B3" w:rsidRDefault="00F024B3" w:rsidP="00F024B3">
      <w:pPr>
        <w:pStyle w:val="EndNoteBibliography"/>
        <w:spacing w:after="0"/>
      </w:pPr>
      <w:r w:rsidRPr="00F024B3">
        <w:t>17.</w:t>
      </w:r>
      <w:r w:rsidRPr="00F024B3">
        <w:tab/>
        <w:t xml:space="preserve">Oliveira MR, Hoffman M, Jones AW, Holland AE, Borghi-Silva A. Effect of Pulmonary Rehabilitation on Exercise Capacity, Dyspnea, Fatigue, and Peripheral Muscle Strength in Patients With Post-COVID-19 Syndrome: A Systematic Review and Meta-analysis. </w:t>
      </w:r>
      <w:r w:rsidRPr="00F024B3">
        <w:rPr>
          <w:i/>
        </w:rPr>
        <w:t>Arch Phys Med Rehabil</w:t>
      </w:r>
      <w:r w:rsidRPr="00F024B3">
        <w:t xml:space="preserve"> 2024; </w:t>
      </w:r>
      <w:r w:rsidRPr="00F024B3">
        <w:rPr>
          <w:b/>
        </w:rPr>
        <w:t>105</w:t>
      </w:r>
      <w:r w:rsidRPr="00F024B3">
        <w:t>(8): 1559-70.</w:t>
      </w:r>
    </w:p>
    <w:p w14:paraId="05BCEA0F" w14:textId="77777777" w:rsidR="00F024B3" w:rsidRPr="00F024B3" w:rsidRDefault="00F024B3" w:rsidP="00F024B3">
      <w:pPr>
        <w:pStyle w:val="EndNoteBibliography"/>
        <w:spacing w:after="0"/>
      </w:pPr>
      <w:r w:rsidRPr="00F024B3">
        <w:t>18.</w:t>
      </w:r>
      <w:r w:rsidRPr="00F024B3">
        <w:tab/>
        <w:t xml:space="preserve">Philip KEJ, Buttery SC, Bowen S, et al. Singing for lung health in COPD: a multicentre randomised controlled trial of online delivery. </w:t>
      </w:r>
      <w:r w:rsidRPr="00F024B3">
        <w:rPr>
          <w:i/>
        </w:rPr>
        <w:t>BMJ open respiratory research</w:t>
      </w:r>
      <w:r w:rsidRPr="00F024B3">
        <w:t xml:space="preserve"> 2024; </w:t>
      </w:r>
      <w:r w:rsidRPr="00F024B3">
        <w:rPr>
          <w:b/>
        </w:rPr>
        <w:t>11</w:t>
      </w:r>
      <w:r w:rsidRPr="00F024B3">
        <w:t>(1).</w:t>
      </w:r>
    </w:p>
    <w:p w14:paraId="3A4C906E" w14:textId="77777777" w:rsidR="00F024B3" w:rsidRPr="00F024B3" w:rsidRDefault="00F024B3" w:rsidP="00F024B3">
      <w:pPr>
        <w:pStyle w:val="EndNoteBibliography"/>
        <w:spacing w:after="0"/>
      </w:pPr>
      <w:r w:rsidRPr="00F024B3">
        <w:t>19.</w:t>
      </w:r>
      <w:r w:rsidRPr="00F024B3">
        <w:tab/>
        <w:t>Cave P, Lewis A, Fancourt D. Singing for Lung Health. In: Heydon R, Fancourt D, Cohen AJ, eds. The Routledge Companion to Interdiciplinary Studies in Singing, Volume III: Wellbeing. New York: Routledge; 2020.</w:t>
      </w:r>
    </w:p>
    <w:p w14:paraId="76FADD20" w14:textId="77777777" w:rsidR="00F024B3" w:rsidRPr="00F024B3" w:rsidRDefault="00F024B3" w:rsidP="00F024B3">
      <w:pPr>
        <w:pStyle w:val="EndNoteBibliography"/>
        <w:spacing w:after="0"/>
      </w:pPr>
      <w:r w:rsidRPr="00F024B3">
        <w:t>20.</w:t>
      </w:r>
      <w:r w:rsidRPr="00F024B3">
        <w:tab/>
        <w:t xml:space="preserve">Lewis A, Philip KEJ, Lound A, Cave P, Russell J, Hopkinson NS. The physiology of singing and implications for 'Singing for Lung Health' as a therapy for individuals with chronic obstructive pulmonary disease. </w:t>
      </w:r>
      <w:r w:rsidRPr="00F024B3">
        <w:rPr>
          <w:i/>
        </w:rPr>
        <w:t>BMJ open respiratory research</w:t>
      </w:r>
      <w:r w:rsidRPr="00F024B3">
        <w:t xml:space="preserve"> 2021; </w:t>
      </w:r>
      <w:r w:rsidRPr="00F024B3">
        <w:rPr>
          <w:b/>
        </w:rPr>
        <w:t>8</w:t>
      </w:r>
      <w:r w:rsidRPr="00F024B3">
        <w:t>(1).</w:t>
      </w:r>
    </w:p>
    <w:p w14:paraId="40871CA3" w14:textId="77777777" w:rsidR="00F024B3" w:rsidRPr="00F024B3" w:rsidRDefault="00F024B3" w:rsidP="00F024B3">
      <w:pPr>
        <w:pStyle w:val="EndNoteBibliography"/>
        <w:spacing w:after="0"/>
      </w:pPr>
      <w:r w:rsidRPr="00F024B3">
        <w:t>21.</w:t>
      </w:r>
      <w:r w:rsidRPr="00F024B3">
        <w:tab/>
        <w:t xml:space="preserve">Spathis A, Booth S, Moffat C, et al. The Breathing, Thinking, Functioning clinical model: a proposal to facilitate evidence-based breathlessness management in chronic respiratory disease. </w:t>
      </w:r>
      <w:r w:rsidRPr="00F024B3">
        <w:rPr>
          <w:i/>
        </w:rPr>
        <w:t>NPJ primary care respiratory medicine</w:t>
      </w:r>
      <w:r w:rsidRPr="00F024B3">
        <w:t xml:space="preserve"> 2017; </w:t>
      </w:r>
      <w:r w:rsidRPr="00F024B3">
        <w:rPr>
          <w:b/>
        </w:rPr>
        <w:t>27</w:t>
      </w:r>
      <w:r w:rsidRPr="00F024B3">
        <w:t>(1): 27.</w:t>
      </w:r>
    </w:p>
    <w:p w14:paraId="1E457307" w14:textId="77777777" w:rsidR="00F024B3" w:rsidRPr="00F024B3" w:rsidRDefault="00F024B3" w:rsidP="00F024B3">
      <w:pPr>
        <w:pStyle w:val="EndNoteBibliography"/>
        <w:spacing w:after="0"/>
      </w:pPr>
      <w:r w:rsidRPr="00F024B3">
        <w:t>22.</w:t>
      </w:r>
      <w:r w:rsidRPr="00F024B3">
        <w:tab/>
        <w:t xml:space="preserve">Courtney R. A Multi-Dimensional Model of Dysfunctional Breathing and Integrative Breathing Therapy - Commentary on The functions of Breathing and Its Dysfunctions and Their Relationship to Breathing Therapy. </w:t>
      </w:r>
      <w:r w:rsidRPr="00F024B3">
        <w:rPr>
          <w:i/>
        </w:rPr>
        <w:t>Journal of Yoga &amp; Physical Therapy</w:t>
      </w:r>
      <w:r w:rsidRPr="00F024B3">
        <w:t xml:space="preserve"> 2016; </w:t>
      </w:r>
      <w:r w:rsidRPr="00F024B3">
        <w:rPr>
          <w:b/>
        </w:rPr>
        <w:t>6</w:t>
      </w:r>
      <w:r w:rsidRPr="00F024B3">
        <w:t>.</w:t>
      </w:r>
    </w:p>
    <w:p w14:paraId="4C76468B" w14:textId="77777777" w:rsidR="00F024B3" w:rsidRPr="00F024B3" w:rsidRDefault="00F024B3" w:rsidP="00F024B3">
      <w:pPr>
        <w:pStyle w:val="EndNoteBibliography"/>
        <w:spacing w:after="0"/>
      </w:pPr>
      <w:r w:rsidRPr="00F024B3">
        <w:t>23.</w:t>
      </w:r>
      <w:r w:rsidRPr="00F024B3">
        <w:tab/>
        <w:t xml:space="preserve">Philip KE, Lewis A, Jeffery E, et al. Moving singing for lung health online in response to COVID-19: experience from a randomised controlled trial. </w:t>
      </w:r>
      <w:r w:rsidRPr="00F024B3">
        <w:rPr>
          <w:i/>
        </w:rPr>
        <w:t>BMJ open respiratory research</w:t>
      </w:r>
      <w:r w:rsidRPr="00F024B3">
        <w:t xml:space="preserve"> 2020; </w:t>
      </w:r>
      <w:r w:rsidRPr="00F024B3">
        <w:rPr>
          <w:b/>
        </w:rPr>
        <w:t>7</w:t>
      </w:r>
      <w:r w:rsidRPr="00F024B3">
        <w:t>(1).</w:t>
      </w:r>
    </w:p>
    <w:p w14:paraId="598FBA2F" w14:textId="77777777" w:rsidR="00F024B3" w:rsidRPr="00F024B3" w:rsidRDefault="00F024B3" w:rsidP="00F024B3">
      <w:pPr>
        <w:pStyle w:val="EndNoteBibliography"/>
        <w:spacing w:after="0"/>
      </w:pPr>
      <w:r w:rsidRPr="00F024B3">
        <w:lastRenderedPageBreak/>
        <w:t>24.</w:t>
      </w:r>
      <w:r w:rsidRPr="00F024B3">
        <w:tab/>
        <w:t xml:space="preserve">Philip KEJ, Lewis A, Buttery SC, et al. Aerosol Transmission of SARS-CoV-2: Inhalation as Well as Exhalation Matters for COVID-19. </w:t>
      </w:r>
      <w:r w:rsidRPr="00F024B3">
        <w:rPr>
          <w:i/>
        </w:rPr>
        <w:t>American journal of respiratory and critical care medicine</w:t>
      </w:r>
      <w:r w:rsidRPr="00F024B3">
        <w:t xml:space="preserve"> 2021.</w:t>
      </w:r>
    </w:p>
    <w:p w14:paraId="1924E3EA" w14:textId="77777777" w:rsidR="00F024B3" w:rsidRPr="00F024B3" w:rsidRDefault="00F024B3" w:rsidP="00F024B3">
      <w:pPr>
        <w:pStyle w:val="EndNoteBibliography"/>
        <w:spacing w:after="0"/>
      </w:pPr>
      <w:r w:rsidRPr="00F024B3">
        <w:t>25.</w:t>
      </w:r>
      <w:r w:rsidRPr="00F024B3">
        <w:tab/>
        <w:t xml:space="preserve">Archer J, McCarthy LP, Symons HE, et al. Comparing aerosol number and mass exhalation rates from children and adults during breathing, speaking and singing. </w:t>
      </w:r>
      <w:r w:rsidRPr="00F024B3">
        <w:rPr>
          <w:i/>
        </w:rPr>
        <w:t>Interface Focus</w:t>
      </w:r>
      <w:r w:rsidRPr="00F024B3">
        <w:t xml:space="preserve"> 2022; </w:t>
      </w:r>
      <w:r w:rsidRPr="00F024B3">
        <w:rPr>
          <w:b/>
        </w:rPr>
        <w:t>12</w:t>
      </w:r>
      <w:r w:rsidRPr="00F024B3">
        <w:t>(2): 20210078.</w:t>
      </w:r>
    </w:p>
    <w:p w14:paraId="6A24EB67" w14:textId="77777777" w:rsidR="00F024B3" w:rsidRPr="00F024B3" w:rsidRDefault="00F024B3" w:rsidP="00F024B3">
      <w:pPr>
        <w:pStyle w:val="EndNoteBibliography"/>
        <w:spacing w:after="0"/>
      </w:pPr>
      <w:r w:rsidRPr="00F024B3">
        <w:t>26.</w:t>
      </w:r>
      <w:r w:rsidRPr="00F024B3">
        <w:tab/>
        <w:t xml:space="preserve">Buttery SC, Williams PJ, Alghamdi SM, et al. Investigating the prognostic value of digital mobility outcomes in patients with chronic obstructive pulmonary disease: a systematic literature review and meta-analysis. </w:t>
      </w:r>
      <w:r w:rsidRPr="00F024B3">
        <w:rPr>
          <w:i/>
        </w:rPr>
        <w:t>Eur Respir Rev</w:t>
      </w:r>
      <w:r w:rsidRPr="00F024B3">
        <w:t xml:space="preserve"> 2023; </w:t>
      </w:r>
      <w:r w:rsidRPr="00F024B3">
        <w:rPr>
          <w:b/>
        </w:rPr>
        <w:t>32</w:t>
      </w:r>
      <w:r w:rsidRPr="00F024B3">
        <w:t>(170).</w:t>
      </w:r>
    </w:p>
    <w:p w14:paraId="49AEEE52" w14:textId="77777777" w:rsidR="00F024B3" w:rsidRPr="00F024B3" w:rsidRDefault="00F024B3" w:rsidP="00F024B3">
      <w:pPr>
        <w:pStyle w:val="EndNoteBibliography"/>
        <w:spacing w:after="0"/>
      </w:pPr>
      <w:r w:rsidRPr="00F024B3">
        <w:t>27.</w:t>
      </w:r>
      <w:r w:rsidRPr="00F024B3">
        <w:tab/>
        <w:t>US Food and Drug Adminstration FDA. Patient-Reported Outcome Measures: Use in Medical Product Development to Support Labeling Claims, 2009.</w:t>
      </w:r>
    </w:p>
    <w:p w14:paraId="4108E157" w14:textId="77777777" w:rsidR="00F024B3" w:rsidRPr="00F024B3" w:rsidRDefault="00F024B3" w:rsidP="00F024B3">
      <w:pPr>
        <w:pStyle w:val="EndNoteBibliography"/>
        <w:spacing w:after="0"/>
      </w:pPr>
      <w:r w:rsidRPr="00F024B3">
        <w:t>28.</w:t>
      </w:r>
      <w:r w:rsidRPr="00F024B3">
        <w:tab/>
        <w:t>European Commision Directorate-General for Health and Food Safety. Guidance on outcomes for joint clinical assessments, 2024.</w:t>
      </w:r>
    </w:p>
    <w:p w14:paraId="55D05DBE" w14:textId="77777777" w:rsidR="00F024B3" w:rsidRPr="00F024B3" w:rsidRDefault="00F024B3" w:rsidP="00F024B3">
      <w:pPr>
        <w:pStyle w:val="EndNoteBibliography"/>
        <w:spacing w:after="0"/>
      </w:pPr>
      <w:r w:rsidRPr="00F024B3">
        <w:t>29.</w:t>
      </w:r>
      <w:r w:rsidRPr="00F024B3">
        <w:tab/>
        <w:t xml:space="preserve">Davis HE, Assaf GS, McCorkell L, et al. Characterizing long COVID in an international cohort: 7 months of symptoms and their impact. </w:t>
      </w:r>
      <w:r w:rsidRPr="00F024B3">
        <w:rPr>
          <w:i/>
        </w:rPr>
        <w:t>EClinicalMedicine</w:t>
      </w:r>
      <w:r w:rsidRPr="00F024B3">
        <w:t xml:space="preserve"> 2021; </w:t>
      </w:r>
      <w:r w:rsidRPr="00F024B3">
        <w:rPr>
          <w:b/>
        </w:rPr>
        <w:t>38</w:t>
      </w:r>
      <w:r w:rsidRPr="00F024B3">
        <w:t>: 101019.</w:t>
      </w:r>
    </w:p>
    <w:p w14:paraId="4E13DC27" w14:textId="77777777" w:rsidR="00F024B3" w:rsidRPr="00F024B3" w:rsidRDefault="00F024B3" w:rsidP="00F024B3">
      <w:pPr>
        <w:pStyle w:val="EndNoteBibliography"/>
      </w:pPr>
      <w:r w:rsidRPr="00F024B3">
        <w:t>30.</w:t>
      </w:r>
      <w:r w:rsidRPr="00F024B3">
        <w:tab/>
        <w:t xml:space="preserve">Philip KE, Cartwright LL, Westlake D, et al. Music and dance in respiratory disease management in Uganda: a qualitative study of patient and healthcare professional perspectives. </w:t>
      </w:r>
      <w:r w:rsidRPr="00F024B3">
        <w:rPr>
          <w:i/>
        </w:rPr>
        <w:t>BMJ open</w:t>
      </w:r>
      <w:r w:rsidRPr="00F024B3">
        <w:t xml:space="preserve"> 2021; </w:t>
      </w:r>
      <w:r w:rsidRPr="00F024B3">
        <w:rPr>
          <w:b/>
        </w:rPr>
        <w:t>11</w:t>
      </w:r>
      <w:r w:rsidRPr="00F024B3">
        <w:t>(9): e053189.</w:t>
      </w:r>
    </w:p>
    <w:p w14:paraId="00A171C7" w14:textId="67055A2E" w:rsidR="00144DA1" w:rsidRPr="00F625F5" w:rsidRDefault="006C6E25" w:rsidP="00F625F5">
      <w:pPr>
        <w:pStyle w:val="Heading1"/>
      </w:pPr>
      <w:r>
        <w:fldChar w:fldCharType="end"/>
      </w:r>
    </w:p>
    <w:sectPr w:rsidR="00144DA1" w:rsidRPr="00F625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FB012A" w14:textId="77777777" w:rsidR="0038081A" w:rsidRDefault="0038081A" w:rsidP="00660CE6">
      <w:pPr>
        <w:spacing w:after="0" w:line="240" w:lineRule="auto"/>
      </w:pPr>
      <w:r>
        <w:separator/>
      </w:r>
    </w:p>
  </w:endnote>
  <w:endnote w:type="continuationSeparator" w:id="0">
    <w:p w14:paraId="4CE68FAB" w14:textId="77777777" w:rsidR="0038081A" w:rsidRDefault="0038081A" w:rsidP="00660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0EC1EF" w14:textId="77777777" w:rsidR="0038081A" w:rsidRDefault="0038081A" w:rsidP="00660CE6">
      <w:pPr>
        <w:spacing w:after="0" w:line="240" w:lineRule="auto"/>
      </w:pPr>
      <w:r>
        <w:separator/>
      </w:r>
    </w:p>
  </w:footnote>
  <w:footnote w:type="continuationSeparator" w:id="0">
    <w:p w14:paraId="1C01488E" w14:textId="77777777" w:rsidR="0038081A" w:rsidRDefault="0038081A" w:rsidP="00660C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156EA4"/>
    <w:multiLevelType w:val="hybridMultilevel"/>
    <w:tmpl w:val="DBE0A064"/>
    <w:lvl w:ilvl="0" w:tplc="BB1C947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19487A"/>
    <w:multiLevelType w:val="hybridMultilevel"/>
    <w:tmpl w:val="FC061C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vfz5228sfvziepx5fpwas2dvf0e90x95z9&quot;&gt;Keir End Note library JULY2021&lt;record-ids&gt;&lt;item&gt;230&lt;/item&gt;&lt;item&gt;370&lt;/item&gt;&lt;item&gt;453&lt;/item&gt;&lt;item&gt;471&lt;/item&gt;&lt;item&gt;503&lt;/item&gt;&lt;item&gt;545&lt;/item&gt;&lt;item&gt;583&lt;/item&gt;&lt;item&gt;584&lt;/item&gt;&lt;item&gt;585&lt;/item&gt;&lt;item&gt;586&lt;/item&gt;&lt;item&gt;602&lt;/item&gt;&lt;item&gt;604&lt;/item&gt;&lt;item&gt;622&lt;/item&gt;&lt;item&gt;630&lt;/item&gt;&lt;item&gt;651&lt;/item&gt;&lt;item&gt;674&lt;/item&gt;&lt;item&gt;713&lt;/item&gt;&lt;item&gt;790&lt;/item&gt;&lt;item&gt;822&lt;/item&gt;&lt;item&gt;826&lt;/item&gt;&lt;item&gt;829&lt;/item&gt;&lt;item&gt;851&lt;/item&gt;&lt;item&gt;852&lt;/item&gt;&lt;item&gt;905&lt;/item&gt;&lt;item&gt;906&lt;/item&gt;&lt;item&gt;907&lt;/item&gt;&lt;item&gt;910&lt;/item&gt;&lt;item&gt;912&lt;/item&gt;&lt;item&gt;913&lt;/item&gt;&lt;item&gt;914&lt;/item&gt;&lt;/record-ids&gt;&lt;/item&gt;&lt;/Libraries&gt;"/>
  </w:docVars>
  <w:rsids>
    <w:rsidRoot w:val="002B0679"/>
    <w:rsid w:val="00001E6C"/>
    <w:rsid w:val="00003605"/>
    <w:rsid w:val="00003BFE"/>
    <w:rsid w:val="00005E37"/>
    <w:rsid w:val="00006716"/>
    <w:rsid w:val="00007B29"/>
    <w:rsid w:val="00011EFF"/>
    <w:rsid w:val="00012F18"/>
    <w:rsid w:val="00014665"/>
    <w:rsid w:val="00022C50"/>
    <w:rsid w:val="00024259"/>
    <w:rsid w:val="00024BDC"/>
    <w:rsid w:val="00025B03"/>
    <w:rsid w:val="0002658F"/>
    <w:rsid w:val="00026D45"/>
    <w:rsid w:val="0003046D"/>
    <w:rsid w:val="00041E4D"/>
    <w:rsid w:val="00047DBD"/>
    <w:rsid w:val="00047F4A"/>
    <w:rsid w:val="000520B0"/>
    <w:rsid w:val="0005567F"/>
    <w:rsid w:val="00056018"/>
    <w:rsid w:val="0005605F"/>
    <w:rsid w:val="000613EA"/>
    <w:rsid w:val="00062950"/>
    <w:rsid w:val="00067E6D"/>
    <w:rsid w:val="0007398E"/>
    <w:rsid w:val="00081800"/>
    <w:rsid w:val="00082F62"/>
    <w:rsid w:val="0008322E"/>
    <w:rsid w:val="000835FC"/>
    <w:rsid w:val="000858D4"/>
    <w:rsid w:val="000869F8"/>
    <w:rsid w:val="00087369"/>
    <w:rsid w:val="0009035A"/>
    <w:rsid w:val="00092C9E"/>
    <w:rsid w:val="00092F62"/>
    <w:rsid w:val="0009754B"/>
    <w:rsid w:val="000A3F6B"/>
    <w:rsid w:val="000A482F"/>
    <w:rsid w:val="000B7DDE"/>
    <w:rsid w:val="000C40E1"/>
    <w:rsid w:val="000C5C62"/>
    <w:rsid w:val="000D7D58"/>
    <w:rsid w:val="000E1C97"/>
    <w:rsid w:val="000E49EA"/>
    <w:rsid w:val="000F06D4"/>
    <w:rsid w:val="000F080B"/>
    <w:rsid w:val="000F2ED9"/>
    <w:rsid w:val="000F30B4"/>
    <w:rsid w:val="000F350E"/>
    <w:rsid w:val="000F763B"/>
    <w:rsid w:val="0010163C"/>
    <w:rsid w:val="001025CB"/>
    <w:rsid w:val="00103E46"/>
    <w:rsid w:val="00104BB4"/>
    <w:rsid w:val="0010664D"/>
    <w:rsid w:val="0010722E"/>
    <w:rsid w:val="00107D8A"/>
    <w:rsid w:val="001134B6"/>
    <w:rsid w:val="00122A11"/>
    <w:rsid w:val="0012524F"/>
    <w:rsid w:val="001304FC"/>
    <w:rsid w:val="00137067"/>
    <w:rsid w:val="00137219"/>
    <w:rsid w:val="00144DA1"/>
    <w:rsid w:val="00147B4C"/>
    <w:rsid w:val="00150081"/>
    <w:rsid w:val="00153637"/>
    <w:rsid w:val="00153FE1"/>
    <w:rsid w:val="00154781"/>
    <w:rsid w:val="00160340"/>
    <w:rsid w:val="0016057D"/>
    <w:rsid w:val="0016107A"/>
    <w:rsid w:val="00162039"/>
    <w:rsid w:val="00165CAE"/>
    <w:rsid w:val="00166DD4"/>
    <w:rsid w:val="001728C1"/>
    <w:rsid w:val="00172F90"/>
    <w:rsid w:val="001823F5"/>
    <w:rsid w:val="001826F6"/>
    <w:rsid w:val="00184425"/>
    <w:rsid w:val="00192C63"/>
    <w:rsid w:val="001935B4"/>
    <w:rsid w:val="00193B3A"/>
    <w:rsid w:val="001941E8"/>
    <w:rsid w:val="00197CB1"/>
    <w:rsid w:val="001A0D50"/>
    <w:rsid w:val="001A37D9"/>
    <w:rsid w:val="001A38D3"/>
    <w:rsid w:val="001A6FDB"/>
    <w:rsid w:val="001B39BD"/>
    <w:rsid w:val="001B4189"/>
    <w:rsid w:val="001B4CA0"/>
    <w:rsid w:val="001C06C8"/>
    <w:rsid w:val="001C0A12"/>
    <w:rsid w:val="001C1940"/>
    <w:rsid w:val="001C359A"/>
    <w:rsid w:val="001C6690"/>
    <w:rsid w:val="001D66AF"/>
    <w:rsid w:val="001E1A27"/>
    <w:rsid w:val="001E70EE"/>
    <w:rsid w:val="001F0253"/>
    <w:rsid w:val="001F0AB2"/>
    <w:rsid w:val="001F129A"/>
    <w:rsid w:val="001F2282"/>
    <w:rsid w:val="001F23C3"/>
    <w:rsid w:val="001F3843"/>
    <w:rsid w:val="00205231"/>
    <w:rsid w:val="002054CE"/>
    <w:rsid w:val="002166AE"/>
    <w:rsid w:val="002171F6"/>
    <w:rsid w:val="00222F48"/>
    <w:rsid w:val="00230445"/>
    <w:rsid w:val="00233D66"/>
    <w:rsid w:val="00236BF2"/>
    <w:rsid w:val="00240EFE"/>
    <w:rsid w:val="00247F53"/>
    <w:rsid w:val="00253FF5"/>
    <w:rsid w:val="00254A8D"/>
    <w:rsid w:val="00254EED"/>
    <w:rsid w:val="002646C5"/>
    <w:rsid w:val="002701C7"/>
    <w:rsid w:val="00271386"/>
    <w:rsid w:val="00272927"/>
    <w:rsid w:val="002733F2"/>
    <w:rsid w:val="00274F0C"/>
    <w:rsid w:val="00275960"/>
    <w:rsid w:val="0028175B"/>
    <w:rsid w:val="00287C74"/>
    <w:rsid w:val="00292DC7"/>
    <w:rsid w:val="00293249"/>
    <w:rsid w:val="002A1835"/>
    <w:rsid w:val="002A647D"/>
    <w:rsid w:val="002A7DCC"/>
    <w:rsid w:val="002B0679"/>
    <w:rsid w:val="002B2137"/>
    <w:rsid w:val="002C0786"/>
    <w:rsid w:val="002C14B6"/>
    <w:rsid w:val="002C32D2"/>
    <w:rsid w:val="002C3D38"/>
    <w:rsid w:val="002D08BB"/>
    <w:rsid w:val="002D4741"/>
    <w:rsid w:val="003033D8"/>
    <w:rsid w:val="0031051F"/>
    <w:rsid w:val="0031147F"/>
    <w:rsid w:val="003202DA"/>
    <w:rsid w:val="003205C8"/>
    <w:rsid w:val="00325AA4"/>
    <w:rsid w:val="00327BB6"/>
    <w:rsid w:val="003321A9"/>
    <w:rsid w:val="00336319"/>
    <w:rsid w:val="00346C1F"/>
    <w:rsid w:val="00347D7C"/>
    <w:rsid w:val="003504CA"/>
    <w:rsid w:val="00350AED"/>
    <w:rsid w:val="00353058"/>
    <w:rsid w:val="003539F0"/>
    <w:rsid w:val="00354C66"/>
    <w:rsid w:val="00360CD6"/>
    <w:rsid w:val="00364447"/>
    <w:rsid w:val="003674A3"/>
    <w:rsid w:val="003715C4"/>
    <w:rsid w:val="00373458"/>
    <w:rsid w:val="0037348F"/>
    <w:rsid w:val="00374D29"/>
    <w:rsid w:val="00375278"/>
    <w:rsid w:val="00377597"/>
    <w:rsid w:val="0038081A"/>
    <w:rsid w:val="00380A87"/>
    <w:rsid w:val="00381136"/>
    <w:rsid w:val="003837CC"/>
    <w:rsid w:val="003875BD"/>
    <w:rsid w:val="0039331F"/>
    <w:rsid w:val="003B3648"/>
    <w:rsid w:val="003B709F"/>
    <w:rsid w:val="003C04F1"/>
    <w:rsid w:val="003C1344"/>
    <w:rsid w:val="003D45BA"/>
    <w:rsid w:val="003E572A"/>
    <w:rsid w:val="003E5E80"/>
    <w:rsid w:val="003E6966"/>
    <w:rsid w:val="003F07D0"/>
    <w:rsid w:val="003F0B7F"/>
    <w:rsid w:val="003F2FE5"/>
    <w:rsid w:val="003F4165"/>
    <w:rsid w:val="003F4CD2"/>
    <w:rsid w:val="003F5CD1"/>
    <w:rsid w:val="003F6217"/>
    <w:rsid w:val="003F6CA2"/>
    <w:rsid w:val="0040074A"/>
    <w:rsid w:val="004037C1"/>
    <w:rsid w:val="00403A13"/>
    <w:rsid w:val="004048B8"/>
    <w:rsid w:val="00404A5B"/>
    <w:rsid w:val="00413D2E"/>
    <w:rsid w:val="00416367"/>
    <w:rsid w:val="00416890"/>
    <w:rsid w:val="00422217"/>
    <w:rsid w:val="004251AE"/>
    <w:rsid w:val="004273FA"/>
    <w:rsid w:val="00427629"/>
    <w:rsid w:val="00430F6F"/>
    <w:rsid w:val="00431EEB"/>
    <w:rsid w:val="00433B49"/>
    <w:rsid w:val="00433CF8"/>
    <w:rsid w:val="00440FAD"/>
    <w:rsid w:val="00441D5A"/>
    <w:rsid w:val="0045118D"/>
    <w:rsid w:val="004525CD"/>
    <w:rsid w:val="00454D66"/>
    <w:rsid w:val="00460766"/>
    <w:rsid w:val="004608D6"/>
    <w:rsid w:val="00463B25"/>
    <w:rsid w:val="00464413"/>
    <w:rsid w:val="00467021"/>
    <w:rsid w:val="0047178F"/>
    <w:rsid w:val="00471DE5"/>
    <w:rsid w:val="00472F8A"/>
    <w:rsid w:val="00483F91"/>
    <w:rsid w:val="00487F9F"/>
    <w:rsid w:val="004962E1"/>
    <w:rsid w:val="00497142"/>
    <w:rsid w:val="004976E2"/>
    <w:rsid w:val="004A116D"/>
    <w:rsid w:val="004A413A"/>
    <w:rsid w:val="004A5965"/>
    <w:rsid w:val="004C6002"/>
    <w:rsid w:val="004C6821"/>
    <w:rsid w:val="004C6CB0"/>
    <w:rsid w:val="004D7956"/>
    <w:rsid w:val="004E0784"/>
    <w:rsid w:val="004E4699"/>
    <w:rsid w:val="004E4D91"/>
    <w:rsid w:val="004E4E90"/>
    <w:rsid w:val="004F1C3B"/>
    <w:rsid w:val="004F2543"/>
    <w:rsid w:val="004F61DF"/>
    <w:rsid w:val="004F6ADC"/>
    <w:rsid w:val="004F7DFC"/>
    <w:rsid w:val="004F7E90"/>
    <w:rsid w:val="00501992"/>
    <w:rsid w:val="005019E6"/>
    <w:rsid w:val="00503384"/>
    <w:rsid w:val="00505F8F"/>
    <w:rsid w:val="00510425"/>
    <w:rsid w:val="00522FBB"/>
    <w:rsid w:val="00532219"/>
    <w:rsid w:val="00535746"/>
    <w:rsid w:val="0053687D"/>
    <w:rsid w:val="00537F8C"/>
    <w:rsid w:val="00547729"/>
    <w:rsid w:val="00550342"/>
    <w:rsid w:val="005539F1"/>
    <w:rsid w:val="005650A8"/>
    <w:rsid w:val="005715CA"/>
    <w:rsid w:val="00571BA1"/>
    <w:rsid w:val="0057394C"/>
    <w:rsid w:val="00577110"/>
    <w:rsid w:val="0057784A"/>
    <w:rsid w:val="005831A0"/>
    <w:rsid w:val="005A284C"/>
    <w:rsid w:val="005A2956"/>
    <w:rsid w:val="005A3D8F"/>
    <w:rsid w:val="005B18A8"/>
    <w:rsid w:val="005B43DA"/>
    <w:rsid w:val="005B5A77"/>
    <w:rsid w:val="005B6928"/>
    <w:rsid w:val="005B7743"/>
    <w:rsid w:val="005C4298"/>
    <w:rsid w:val="005C7A90"/>
    <w:rsid w:val="005D3F78"/>
    <w:rsid w:val="005D429E"/>
    <w:rsid w:val="005D4FC6"/>
    <w:rsid w:val="005D6251"/>
    <w:rsid w:val="005D62E4"/>
    <w:rsid w:val="005E6C4F"/>
    <w:rsid w:val="005F51FA"/>
    <w:rsid w:val="005F6E57"/>
    <w:rsid w:val="005F7ADF"/>
    <w:rsid w:val="00600A92"/>
    <w:rsid w:val="00602769"/>
    <w:rsid w:val="00602DE0"/>
    <w:rsid w:val="006057FF"/>
    <w:rsid w:val="006068FF"/>
    <w:rsid w:val="0061015F"/>
    <w:rsid w:val="00613AF0"/>
    <w:rsid w:val="00616D58"/>
    <w:rsid w:val="006173AD"/>
    <w:rsid w:val="00617575"/>
    <w:rsid w:val="0063146A"/>
    <w:rsid w:val="006424C3"/>
    <w:rsid w:val="006433F8"/>
    <w:rsid w:val="00647D15"/>
    <w:rsid w:val="00653CD1"/>
    <w:rsid w:val="00653E22"/>
    <w:rsid w:val="00655075"/>
    <w:rsid w:val="00660CE6"/>
    <w:rsid w:val="00665C1C"/>
    <w:rsid w:val="006666A7"/>
    <w:rsid w:val="00674581"/>
    <w:rsid w:val="0067685D"/>
    <w:rsid w:val="00676C62"/>
    <w:rsid w:val="00685F2F"/>
    <w:rsid w:val="00693A3C"/>
    <w:rsid w:val="00693E69"/>
    <w:rsid w:val="00695710"/>
    <w:rsid w:val="006A232E"/>
    <w:rsid w:val="006A5F44"/>
    <w:rsid w:val="006A62DC"/>
    <w:rsid w:val="006A66DC"/>
    <w:rsid w:val="006A6E6D"/>
    <w:rsid w:val="006B0778"/>
    <w:rsid w:val="006B415C"/>
    <w:rsid w:val="006B4419"/>
    <w:rsid w:val="006B6D21"/>
    <w:rsid w:val="006B78DD"/>
    <w:rsid w:val="006C6E25"/>
    <w:rsid w:val="006D1714"/>
    <w:rsid w:val="006D2286"/>
    <w:rsid w:val="006D72F1"/>
    <w:rsid w:val="006D7F10"/>
    <w:rsid w:val="006E2C58"/>
    <w:rsid w:val="006F2C46"/>
    <w:rsid w:val="006F6803"/>
    <w:rsid w:val="00703013"/>
    <w:rsid w:val="00710E48"/>
    <w:rsid w:val="007117CE"/>
    <w:rsid w:val="00714D3F"/>
    <w:rsid w:val="00716374"/>
    <w:rsid w:val="00726996"/>
    <w:rsid w:val="00726C5D"/>
    <w:rsid w:val="00727E19"/>
    <w:rsid w:val="00733FEF"/>
    <w:rsid w:val="00734BB2"/>
    <w:rsid w:val="00735A57"/>
    <w:rsid w:val="0073656E"/>
    <w:rsid w:val="0075276B"/>
    <w:rsid w:val="007528D1"/>
    <w:rsid w:val="00754628"/>
    <w:rsid w:val="00756FE2"/>
    <w:rsid w:val="00757C12"/>
    <w:rsid w:val="00772A18"/>
    <w:rsid w:val="00774A2A"/>
    <w:rsid w:val="007755EE"/>
    <w:rsid w:val="00781BEE"/>
    <w:rsid w:val="00790E34"/>
    <w:rsid w:val="00796F2D"/>
    <w:rsid w:val="007A3874"/>
    <w:rsid w:val="007A4834"/>
    <w:rsid w:val="007A4C52"/>
    <w:rsid w:val="007A6C54"/>
    <w:rsid w:val="007A7CC6"/>
    <w:rsid w:val="007C2AC9"/>
    <w:rsid w:val="007C3D2D"/>
    <w:rsid w:val="007D06C6"/>
    <w:rsid w:val="007D517A"/>
    <w:rsid w:val="007D6C85"/>
    <w:rsid w:val="007E3231"/>
    <w:rsid w:val="0080367A"/>
    <w:rsid w:val="00805662"/>
    <w:rsid w:val="008067A7"/>
    <w:rsid w:val="008069D8"/>
    <w:rsid w:val="00807B4E"/>
    <w:rsid w:val="0081375C"/>
    <w:rsid w:val="00815EF2"/>
    <w:rsid w:val="00815FE2"/>
    <w:rsid w:val="0082354C"/>
    <w:rsid w:val="008242FF"/>
    <w:rsid w:val="00827557"/>
    <w:rsid w:val="00831959"/>
    <w:rsid w:val="0083632D"/>
    <w:rsid w:val="00840DBA"/>
    <w:rsid w:val="00843BFD"/>
    <w:rsid w:val="00846CFF"/>
    <w:rsid w:val="008510B1"/>
    <w:rsid w:val="00851FE7"/>
    <w:rsid w:val="00860F19"/>
    <w:rsid w:val="00867DE0"/>
    <w:rsid w:val="008932CF"/>
    <w:rsid w:val="00897287"/>
    <w:rsid w:val="00897A62"/>
    <w:rsid w:val="008A04FF"/>
    <w:rsid w:val="008A343B"/>
    <w:rsid w:val="008A5326"/>
    <w:rsid w:val="008A732D"/>
    <w:rsid w:val="008A7EAB"/>
    <w:rsid w:val="008C0DF5"/>
    <w:rsid w:val="008C75CF"/>
    <w:rsid w:val="008D0B82"/>
    <w:rsid w:val="008D0DEB"/>
    <w:rsid w:val="008D7340"/>
    <w:rsid w:val="008D772C"/>
    <w:rsid w:val="008E0BA6"/>
    <w:rsid w:val="008E2D41"/>
    <w:rsid w:val="008E2F2B"/>
    <w:rsid w:val="00900B9C"/>
    <w:rsid w:val="0091377C"/>
    <w:rsid w:val="0092263A"/>
    <w:rsid w:val="0093312C"/>
    <w:rsid w:val="00933D4F"/>
    <w:rsid w:val="00937CA1"/>
    <w:rsid w:val="00937E41"/>
    <w:rsid w:val="00940BCC"/>
    <w:rsid w:val="009410C0"/>
    <w:rsid w:val="00954D76"/>
    <w:rsid w:val="00954F02"/>
    <w:rsid w:val="00955568"/>
    <w:rsid w:val="00956C94"/>
    <w:rsid w:val="009706E7"/>
    <w:rsid w:val="0097413F"/>
    <w:rsid w:val="0097662A"/>
    <w:rsid w:val="00976C0C"/>
    <w:rsid w:val="00987A2C"/>
    <w:rsid w:val="0099263C"/>
    <w:rsid w:val="009A0A38"/>
    <w:rsid w:val="009A4F60"/>
    <w:rsid w:val="009A77BF"/>
    <w:rsid w:val="009A79B7"/>
    <w:rsid w:val="009B0431"/>
    <w:rsid w:val="009B092E"/>
    <w:rsid w:val="009B3F90"/>
    <w:rsid w:val="009C4CB5"/>
    <w:rsid w:val="009C5D67"/>
    <w:rsid w:val="009D1696"/>
    <w:rsid w:val="009D5630"/>
    <w:rsid w:val="009D6DE1"/>
    <w:rsid w:val="009D70EB"/>
    <w:rsid w:val="009E23AD"/>
    <w:rsid w:val="009E27F9"/>
    <w:rsid w:val="009E617B"/>
    <w:rsid w:val="009E71C3"/>
    <w:rsid w:val="009F1783"/>
    <w:rsid w:val="009F5E03"/>
    <w:rsid w:val="009F64E8"/>
    <w:rsid w:val="009F6B7F"/>
    <w:rsid w:val="00A1095A"/>
    <w:rsid w:val="00A21737"/>
    <w:rsid w:val="00A23FBA"/>
    <w:rsid w:val="00A27B21"/>
    <w:rsid w:val="00A329E9"/>
    <w:rsid w:val="00A32B01"/>
    <w:rsid w:val="00A41731"/>
    <w:rsid w:val="00A423B7"/>
    <w:rsid w:val="00A4249C"/>
    <w:rsid w:val="00A450E4"/>
    <w:rsid w:val="00A453DC"/>
    <w:rsid w:val="00A4621E"/>
    <w:rsid w:val="00A52911"/>
    <w:rsid w:val="00A57904"/>
    <w:rsid w:val="00A61502"/>
    <w:rsid w:val="00A61BA8"/>
    <w:rsid w:val="00A62709"/>
    <w:rsid w:val="00A6401D"/>
    <w:rsid w:val="00A670AC"/>
    <w:rsid w:val="00A71691"/>
    <w:rsid w:val="00A7289F"/>
    <w:rsid w:val="00A834B8"/>
    <w:rsid w:val="00A863D8"/>
    <w:rsid w:val="00A95784"/>
    <w:rsid w:val="00A9639C"/>
    <w:rsid w:val="00AA25B1"/>
    <w:rsid w:val="00AA274B"/>
    <w:rsid w:val="00AA431F"/>
    <w:rsid w:val="00AB1469"/>
    <w:rsid w:val="00AB3D20"/>
    <w:rsid w:val="00AB547B"/>
    <w:rsid w:val="00AB69CB"/>
    <w:rsid w:val="00AC176C"/>
    <w:rsid w:val="00AC483E"/>
    <w:rsid w:val="00AC5B30"/>
    <w:rsid w:val="00AD046F"/>
    <w:rsid w:val="00AD1CD8"/>
    <w:rsid w:val="00AD71E4"/>
    <w:rsid w:val="00AE0689"/>
    <w:rsid w:val="00AE2546"/>
    <w:rsid w:val="00B01A85"/>
    <w:rsid w:val="00B0204F"/>
    <w:rsid w:val="00B05ECE"/>
    <w:rsid w:val="00B068D6"/>
    <w:rsid w:val="00B13F45"/>
    <w:rsid w:val="00B1754C"/>
    <w:rsid w:val="00B20035"/>
    <w:rsid w:val="00B23639"/>
    <w:rsid w:val="00B271CF"/>
    <w:rsid w:val="00B324F2"/>
    <w:rsid w:val="00B33604"/>
    <w:rsid w:val="00B33D6B"/>
    <w:rsid w:val="00B421C6"/>
    <w:rsid w:val="00B423E5"/>
    <w:rsid w:val="00B4298B"/>
    <w:rsid w:val="00B459DF"/>
    <w:rsid w:val="00B51217"/>
    <w:rsid w:val="00B515EF"/>
    <w:rsid w:val="00B53E32"/>
    <w:rsid w:val="00B55F63"/>
    <w:rsid w:val="00B66040"/>
    <w:rsid w:val="00B760CA"/>
    <w:rsid w:val="00B8221E"/>
    <w:rsid w:val="00B83AB0"/>
    <w:rsid w:val="00B83B6B"/>
    <w:rsid w:val="00B870F1"/>
    <w:rsid w:val="00B9424B"/>
    <w:rsid w:val="00B942CA"/>
    <w:rsid w:val="00BA2992"/>
    <w:rsid w:val="00BA38AA"/>
    <w:rsid w:val="00BA59AC"/>
    <w:rsid w:val="00BA68F8"/>
    <w:rsid w:val="00BA6F7A"/>
    <w:rsid w:val="00BB0220"/>
    <w:rsid w:val="00BB1835"/>
    <w:rsid w:val="00BB2FAD"/>
    <w:rsid w:val="00BB3C67"/>
    <w:rsid w:val="00BC0529"/>
    <w:rsid w:val="00BC51EE"/>
    <w:rsid w:val="00BC6AA8"/>
    <w:rsid w:val="00BC7819"/>
    <w:rsid w:val="00BC792A"/>
    <w:rsid w:val="00BD416A"/>
    <w:rsid w:val="00BE3173"/>
    <w:rsid w:val="00BE5CFF"/>
    <w:rsid w:val="00BE630A"/>
    <w:rsid w:val="00BE7DE5"/>
    <w:rsid w:val="00BF24D9"/>
    <w:rsid w:val="00BF5AE2"/>
    <w:rsid w:val="00BF60C6"/>
    <w:rsid w:val="00C01918"/>
    <w:rsid w:val="00C02F05"/>
    <w:rsid w:val="00C163A7"/>
    <w:rsid w:val="00C2082C"/>
    <w:rsid w:val="00C34477"/>
    <w:rsid w:val="00C413C6"/>
    <w:rsid w:val="00C42422"/>
    <w:rsid w:val="00C44E38"/>
    <w:rsid w:val="00C505ED"/>
    <w:rsid w:val="00C602D8"/>
    <w:rsid w:val="00C60D6C"/>
    <w:rsid w:val="00C61D48"/>
    <w:rsid w:val="00C65A69"/>
    <w:rsid w:val="00C67DF9"/>
    <w:rsid w:val="00C756E1"/>
    <w:rsid w:val="00C80914"/>
    <w:rsid w:val="00C814E9"/>
    <w:rsid w:val="00C847DB"/>
    <w:rsid w:val="00C85AD4"/>
    <w:rsid w:val="00C86B82"/>
    <w:rsid w:val="00C92A68"/>
    <w:rsid w:val="00C9309C"/>
    <w:rsid w:val="00C934BE"/>
    <w:rsid w:val="00C975E0"/>
    <w:rsid w:val="00CA62A6"/>
    <w:rsid w:val="00CB4167"/>
    <w:rsid w:val="00CB67BA"/>
    <w:rsid w:val="00CC4F79"/>
    <w:rsid w:val="00CD0600"/>
    <w:rsid w:val="00CD0DAB"/>
    <w:rsid w:val="00CD1D8B"/>
    <w:rsid w:val="00CE53CF"/>
    <w:rsid w:val="00CF514F"/>
    <w:rsid w:val="00CF5D42"/>
    <w:rsid w:val="00CF6B95"/>
    <w:rsid w:val="00CF7595"/>
    <w:rsid w:val="00D05E69"/>
    <w:rsid w:val="00D073D0"/>
    <w:rsid w:val="00D10A78"/>
    <w:rsid w:val="00D12816"/>
    <w:rsid w:val="00D24D5F"/>
    <w:rsid w:val="00D3043E"/>
    <w:rsid w:val="00D40604"/>
    <w:rsid w:val="00D41CF2"/>
    <w:rsid w:val="00D44E8A"/>
    <w:rsid w:val="00D50CD9"/>
    <w:rsid w:val="00D52A5A"/>
    <w:rsid w:val="00D550A8"/>
    <w:rsid w:val="00D566B5"/>
    <w:rsid w:val="00D61749"/>
    <w:rsid w:val="00D63F7D"/>
    <w:rsid w:val="00D650A9"/>
    <w:rsid w:val="00D70509"/>
    <w:rsid w:val="00D710C8"/>
    <w:rsid w:val="00D73330"/>
    <w:rsid w:val="00D757CE"/>
    <w:rsid w:val="00D803FE"/>
    <w:rsid w:val="00D81858"/>
    <w:rsid w:val="00D85364"/>
    <w:rsid w:val="00D869CC"/>
    <w:rsid w:val="00D910F3"/>
    <w:rsid w:val="00D92912"/>
    <w:rsid w:val="00D934B8"/>
    <w:rsid w:val="00D971A4"/>
    <w:rsid w:val="00DB4AF2"/>
    <w:rsid w:val="00DB6044"/>
    <w:rsid w:val="00DC1455"/>
    <w:rsid w:val="00DC3346"/>
    <w:rsid w:val="00DC5455"/>
    <w:rsid w:val="00DC6FD4"/>
    <w:rsid w:val="00DD15B6"/>
    <w:rsid w:val="00DD1A68"/>
    <w:rsid w:val="00DD309B"/>
    <w:rsid w:val="00DD5100"/>
    <w:rsid w:val="00DD64CD"/>
    <w:rsid w:val="00DD7E49"/>
    <w:rsid w:val="00DE0C62"/>
    <w:rsid w:val="00DE0D9E"/>
    <w:rsid w:val="00DE7AC9"/>
    <w:rsid w:val="00DF06B2"/>
    <w:rsid w:val="00DF624B"/>
    <w:rsid w:val="00DF7711"/>
    <w:rsid w:val="00E02A20"/>
    <w:rsid w:val="00E069C8"/>
    <w:rsid w:val="00E1330A"/>
    <w:rsid w:val="00E14A1F"/>
    <w:rsid w:val="00E159F9"/>
    <w:rsid w:val="00E1788A"/>
    <w:rsid w:val="00E21D27"/>
    <w:rsid w:val="00E247EE"/>
    <w:rsid w:val="00E27303"/>
    <w:rsid w:val="00E27775"/>
    <w:rsid w:val="00E3227B"/>
    <w:rsid w:val="00E36C23"/>
    <w:rsid w:val="00E40D66"/>
    <w:rsid w:val="00E40FBC"/>
    <w:rsid w:val="00E42EF4"/>
    <w:rsid w:val="00E42F9D"/>
    <w:rsid w:val="00E535AD"/>
    <w:rsid w:val="00E6237B"/>
    <w:rsid w:val="00E63605"/>
    <w:rsid w:val="00E64B69"/>
    <w:rsid w:val="00E70048"/>
    <w:rsid w:val="00E77EA1"/>
    <w:rsid w:val="00E80CE5"/>
    <w:rsid w:val="00E872CE"/>
    <w:rsid w:val="00E935B3"/>
    <w:rsid w:val="00E94E46"/>
    <w:rsid w:val="00EA141A"/>
    <w:rsid w:val="00EA378C"/>
    <w:rsid w:val="00EA4932"/>
    <w:rsid w:val="00EB0617"/>
    <w:rsid w:val="00EB1B11"/>
    <w:rsid w:val="00EB2768"/>
    <w:rsid w:val="00EB3E83"/>
    <w:rsid w:val="00EB4BD6"/>
    <w:rsid w:val="00EC044F"/>
    <w:rsid w:val="00EC0BA3"/>
    <w:rsid w:val="00EC17FF"/>
    <w:rsid w:val="00EC1878"/>
    <w:rsid w:val="00ED33F6"/>
    <w:rsid w:val="00EE337C"/>
    <w:rsid w:val="00EE4186"/>
    <w:rsid w:val="00EE7A84"/>
    <w:rsid w:val="00EF1196"/>
    <w:rsid w:val="00F024B3"/>
    <w:rsid w:val="00F04A57"/>
    <w:rsid w:val="00F1104A"/>
    <w:rsid w:val="00F13D35"/>
    <w:rsid w:val="00F146FD"/>
    <w:rsid w:val="00F17683"/>
    <w:rsid w:val="00F17D1C"/>
    <w:rsid w:val="00F24A72"/>
    <w:rsid w:val="00F27599"/>
    <w:rsid w:val="00F42085"/>
    <w:rsid w:val="00F436EB"/>
    <w:rsid w:val="00F44118"/>
    <w:rsid w:val="00F45627"/>
    <w:rsid w:val="00F45CC6"/>
    <w:rsid w:val="00F461F3"/>
    <w:rsid w:val="00F51FB2"/>
    <w:rsid w:val="00F53420"/>
    <w:rsid w:val="00F53554"/>
    <w:rsid w:val="00F5376D"/>
    <w:rsid w:val="00F54D81"/>
    <w:rsid w:val="00F625F5"/>
    <w:rsid w:val="00F63D69"/>
    <w:rsid w:val="00F7569D"/>
    <w:rsid w:val="00F75D6E"/>
    <w:rsid w:val="00F772FF"/>
    <w:rsid w:val="00F801F4"/>
    <w:rsid w:val="00F842BE"/>
    <w:rsid w:val="00F92024"/>
    <w:rsid w:val="00FA3D45"/>
    <w:rsid w:val="00FB00C6"/>
    <w:rsid w:val="00FC12C2"/>
    <w:rsid w:val="00FC2F6A"/>
    <w:rsid w:val="00FD1D79"/>
    <w:rsid w:val="00FD269A"/>
    <w:rsid w:val="00FD3378"/>
    <w:rsid w:val="00FD522A"/>
    <w:rsid w:val="00FD6283"/>
    <w:rsid w:val="00FE01FD"/>
    <w:rsid w:val="00FE2B2A"/>
    <w:rsid w:val="00FE405A"/>
    <w:rsid w:val="00FF4A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E7F69"/>
  <w15:chartTrackingRefBased/>
  <w15:docId w15:val="{CCAC1109-C9BF-44D3-BDF2-21E203996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37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37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37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375C"/>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1375C"/>
    <w:pPr>
      <w:ind w:left="720"/>
      <w:contextualSpacing/>
    </w:pPr>
  </w:style>
  <w:style w:type="paragraph" w:styleId="Revision">
    <w:name w:val="Revision"/>
    <w:hidden/>
    <w:uiPriority w:val="99"/>
    <w:semiHidden/>
    <w:rsid w:val="00350AED"/>
    <w:pPr>
      <w:spacing w:after="0" w:line="240" w:lineRule="auto"/>
    </w:pPr>
  </w:style>
  <w:style w:type="character" w:styleId="CommentReference">
    <w:name w:val="annotation reference"/>
    <w:basedOn w:val="DefaultParagraphFont"/>
    <w:uiPriority w:val="99"/>
    <w:semiHidden/>
    <w:unhideWhenUsed/>
    <w:rsid w:val="00C61D48"/>
    <w:rPr>
      <w:sz w:val="16"/>
      <w:szCs w:val="16"/>
    </w:rPr>
  </w:style>
  <w:style w:type="paragraph" w:styleId="CommentText">
    <w:name w:val="annotation text"/>
    <w:basedOn w:val="Normal"/>
    <w:link w:val="CommentTextChar"/>
    <w:uiPriority w:val="99"/>
    <w:unhideWhenUsed/>
    <w:rsid w:val="00C61D48"/>
    <w:pPr>
      <w:spacing w:line="240" w:lineRule="auto"/>
    </w:pPr>
    <w:rPr>
      <w:sz w:val="20"/>
      <w:szCs w:val="20"/>
    </w:rPr>
  </w:style>
  <w:style w:type="character" w:customStyle="1" w:styleId="CommentTextChar">
    <w:name w:val="Comment Text Char"/>
    <w:basedOn w:val="DefaultParagraphFont"/>
    <w:link w:val="CommentText"/>
    <w:uiPriority w:val="99"/>
    <w:rsid w:val="00C61D48"/>
    <w:rPr>
      <w:sz w:val="20"/>
      <w:szCs w:val="20"/>
    </w:rPr>
  </w:style>
  <w:style w:type="paragraph" w:styleId="CommentSubject">
    <w:name w:val="annotation subject"/>
    <w:basedOn w:val="CommentText"/>
    <w:next w:val="CommentText"/>
    <w:link w:val="CommentSubjectChar"/>
    <w:uiPriority w:val="99"/>
    <w:semiHidden/>
    <w:unhideWhenUsed/>
    <w:rsid w:val="00C61D48"/>
    <w:rPr>
      <w:b/>
      <w:bCs/>
    </w:rPr>
  </w:style>
  <w:style w:type="character" w:customStyle="1" w:styleId="CommentSubjectChar">
    <w:name w:val="Comment Subject Char"/>
    <w:basedOn w:val="CommentTextChar"/>
    <w:link w:val="CommentSubject"/>
    <w:uiPriority w:val="99"/>
    <w:semiHidden/>
    <w:rsid w:val="00C61D48"/>
    <w:rPr>
      <w:b/>
      <w:bCs/>
      <w:sz w:val="20"/>
      <w:szCs w:val="20"/>
    </w:rPr>
  </w:style>
  <w:style w:type="paragraph" w:styleId="BalloonText">
    <w:name w:val="Balloon Text"/>
    <w:basedOn w:val="Normal"/>
    <w:link w:val="BalloonTextChar"/>
    <w:uiPriority w:val="99"/>
    <w:semiHidden/>
    <w:unhideWhenUsed/>
    <w:rsid w:val="00AB6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69CB"/>
    <w:rPr>
      <w:rFonts w:ascii="Segoe UI" w:hAnsi="Segoe UI" w:cs="Segoe UI"/>
      <w:sz w:val="18"/>
      <w:szCs w:val="18"/>
    </w:rPr>
  </w:style>
  <w:style w:type="character" w:customStyle="1" w:styleId="Heading2Char">
    <w:name w:val="Heading 2 Char"/>
    <w:basedOn w:val="DefaultParagraphFont"/>
    <w:link w:val="Heading2"/>
    <w:uiPriority w:val="9"/>
    <w:rsid w:val="001A37D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37D9"/>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F420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C6E25"/>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6C6E25"/>
    <w:rPr>
      <w:rFonts w:ascii="Calibri Light" w:hAnsi="Calibri Light" w:cs="Calibri Light"/>
      <w:noProof/>
      <w:sz w:val="32"/>
      <w:lang w:val="en-US"/>
    </w:rPr>
  </w:style>
  <w:style w:type="paragraph" w:customStyle="1" w:styleId="EndNoteBibliography">
    <w:name w:val="EndNote Bibliography"/>
    <w:basedOn w:val="Normal"/>
    <w:link w:val="EndNoteBibliographyChar"/>
    <w:rsid w:val="006C6E25"/>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6C6E25"/>
    <w:rPr>
      <w:rFonts w:ascii="Calibri Light" w:hAnsi="Calibri Light" w:cs="Calibri Light"/>
      <w:noProof/>
      <w:sz w:val="32"/>
      <w:lang w:val="en-US"/>
    </w:rPr>
  </w:style>
  <w:style w:type="paragraph" w:styleId="Header">
    <w:name w:val="header"/>
    <w:basedOn w:val="Normal"/>
    <w:link w:val="HeaderChar"/>
    <w:uiPriority w:val="99"/>
    <w:unhideWhenUsed/>
    <w:rsid w:val="00660C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CE6"/>
  </w:style>
  <w:style w:type="paragraph" w:styleId="Footer">
    <w:name w:val="footer"/>
    <w:basedOn w:val="Normal"/>
    <w:link w:val="FooterChar"/>
    <w:uiPriority w:val="99"/>
    <w:unhideWhenUsed/>
    <w:rsid w:val="00660C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CE6"/>
  </w:style>
  <w:style w:type="character" w:styleId="Hyperlink">
    <w:name w:val="Hyperlink"/>
    <w:basedOn w:val="DefaultParagraphFont"/>
    <w:uiPriority w:val="99"/>
    <w:unhideWhenUsed/>
    <w:rsid w:val="00AC5B30"/>
    <w:rPr>
      <w:color w:val="0000FF"/>
      <w:u w:val="single"/>
    </w:rPr>
  </w:style>
  <w:style w:type="character" w:styleId="UnresolvedMention">
    <w:name w:val="Unresolved Mention"/>
    <w:basedOn w:val="DefaultParagraphFont"/>
    <w:uiPriority w:val="99"/>
    <w:semiHidden/>
    <w:unhideWhenUsed/>
    <w:rsid w:val="00613A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5335760">
      <w:bodyDiv w:val="1"/>
      <w:marLeft w:val="0"/>
      <w:marRight w:val="0"/>
      <w:marTop w:val="0"/>
      <w:marBottom w:val="0"/>
      <w:divBdr>
        <w:top w:val="none" w:sz="0" w:space="0" w:color="auto"/>
        <w:left w:val="none" w:sz="0" w:space="0" w:color="auto"/>
        <w:bottom w:val="none" w:sz="0" w:space="0" w:color="auto"/>
        <w:right w:val="none" w:sz="0" w:space="0" w:color="auto"/>
      </w:divBdr>
    </w:div>
    <w:div w:id="762259441">
      <w:bodyDiv w:val="1"/>
      <w:marLeft w:val="0"/>
      <w:marRight w:val="0"/>
      <w:marTop w:val="0"/>
      <w:marBottom w:val="0"/>
      <w:divBdr>
        <w:top w:val="none" w:sz="0" w:space="0" w:color="auto"/>
        <w:left w:val="none" w:sz="0" w:space="0" w:color="auto"/>
        <w:bottom w:val="none" w:sz="0" w:space="0" w:color="auto"/>
        <w:right w:val="none" w:sz="0" w:space="0" w:color="auto"/>
      </w:divBdr>
    </w:div>
    <w:div w:id="1206872347">
      <w:bodyDiv w:val="1"/>
      <w:marLeft w:val="0"/>
      <w:marRight w:val="0"/>
      <w:marTop w:val="0"/>
      <w:marBottom w:val="0"/>
      <w:divBdr>
        <w:top w:val="none" w:sz="0" w:space="0" w:color="auto"/>
        <w:left w:val="none" w:sz="0" w:space="0" w:color="auto"/>
        <w:bottom w:val="none" w:sz="0" w:space="0" w:color="auto"/>
        <w:right w:val="none" w:sz="0" w:space="0" w:color="auto"/>
      </w:divBdr>
      <w:divsChild>
        <w:div w:id="775753778">
          <w:marLeft w:val="0"/>
          <w:marRight w:val="0"/>
          <w:marTop w:val="0"/>
          <w:marBottom w:val="0"/>
          <w:divBdr>
            <w:top w:val="none" w:sz="0" w:space="0" w:color="auto"/>
            <w:left w:val="none" w:sz="0" w:space="0" w:color="auto"/>
            <w:bottom w:val="none" w:sz="0" w:space="0" w:color="auto"/>
            <w:right w:val="none" w:sz="0" w:space="0" w:color="auto"/>
          </w:divBdr>
        </w:div>
      </w:divsChild>
    </w:div>
    <w:div w:id="1801074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philip@imperia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E9214-F50F-4372-A659-2A4E5E706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2250</Words>
  <Characters>69831</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Keir E J</dc:creator>
  <cp:keywords/>
  <dc:description/>
  <cp:lastModifiedBy>Philip, Keir E J</cp:lastModifiedBy>
  <cp:revision>3</cp:revision>
  <dcterms:created xsi:type="dcterms:W3CDTF">2025-12-21T17:48:00Z</dcterms:created>
  <dcterms:modified xsi:type="dcterms:W3CDTF">2025-12-21T17:49:00Z</dcterms:modified>
</cp:coreProperties>
</file>